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50BBA672" w:rsidR="00717030" w:rsidRDefault="00E655E1" w:rsidP="00717030">
      <w:pPr>
        <w:contextualSpacing/>
        <w:jc w:val="center"/>
      </w:pPr>
      <w:r>
        <w:t>RESTful INTERFACE TO ONTOLOGIES</w:t>
      </w:r>
    </w:p>
    <w:p w14:paraId="17E9B1EC" w14:textId="77777777" w:rsidR="00A60C76" w:rsidRDefault="00A60C76" w:rsidP="00717030">
      <w:pPr>
        <w:contextualSpacing/>
        <w:jc w:val="center"/>
      </w:pPr>
      <w:proofErr w:type="gramStart"/>
      <w:r>
        <w:t>by</w:t>
      </w:r>
      <w:proofErr w:type="gramEnd"/>
    </w:p>
    <w:p w14:paraId="7B5B72AA" w14:textId="28CBCD87" w:rsidR="00A60C76" w:rsidRDefault="00E655E1" w:rsidP="00717030">
      <w:pPr>
        <w:contextualSpacing/>
        <w:jc w:val="center"/>
      </w:pPr>
      <w:r>
        <w:t>CHINMAY KALE</w:t>
      </w:r>
    </w:p>
    <w:p w14:paraId="7E4ACBFB" w14:textId="75435BAD" w:rsidR="00A60C76" w:rsidRDefault="00A60C76" w:rsidP="00717030">
      <w:pPr>
        <w:contextualSpacing/>
        <w:jc w:val="center"/>
      </w:pPr>
      <w:r>
        <w:t xml:space="preserve">(Under the Direction of </w:t>
      </w:r>
      <w:proofErr w:type="spellStart"/>
      <w:r w:rsidR="00850495">
        <w:t>Krzyzstof</w:t>
      </w:r>
      <w:proofErr w:type="spellEnd"/>
      <w:r w:rsidR="00850495">
        <w:t xml:space="preserve"> J. </w:t>
      </w:r>
      <w:proofErr w:type="spellStart"/>
      <w:r w:rsidR="00850495">
        <w:t>Kochut</w:t>
      </w:r>
      <w:proofErr w:type="spellEnd"/>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bookmarkStart w:id="0" w:name="_GoBack"/>
      <w:bookmarkEnd w:id="0"/>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77777777" w:rsidR="00A60C76" w:rsidRDefault="004B7C3C" w:rsidP="00365A2E">
      <w:pPr>
        <w:tabs>
          <w:tab w:val="left" w:pos="2160"/>
        </w:tabs>
        <w:contextualSpacing/>
        <w:jc w:val="center"/>
      </w:pPr>
      <w:r>
        <w:fldChar w:fldCharType="begin"/>
      </w:r>
      <w:r w:rsidR="00A60C76">
        <w:instrText xml:space="preserve"> MACROBUTTON  AcceptAllChangesInDoc "[Click here and type THE TITLE OF YOUR DOCUMENT in all Caps.]" </w:instrText>
      </w:r>
      <w:r>
        <w:fldChar w:fldCharType="end"/>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proofErr w:type="gramStart"/>
      <w:r>
        <w:t>by</w:t>
      </w:r>
      <w:proofErr w:type="gramEnd"/>
    </w:p>
    <w:p w14:paraId="25CEA436" w14:textId="77777777" w:rsidR="00A60C76" w:rsidRDefault="00A60C76" w:rsidP="00365A2E">
      <w:pPr>
        <w:tabs>
          <w:tab w:val="left" w:pos="2160"/>
        </w:tabs>
        <w:contextualSpacing/>
        <w:jc w:val="center"/>
      </w:pPr>
    </w:p>
    <w:p w14:paraId="037E755A" w14:textId="77777777" w:rsidR="00A60C76" w:rsidRDefault="004B7C3C" w:rsidP="00365A2E">
      <w:pPr>
        <w:tabs>
          <w:tab w:val="left" w:pos="2160"/>
        </w:tabs>
        <w:contextualSpacing/>
        <w:jc w:val="center"/>
      </w:pPr>
      <w:r>
        <w:fldChar w:fldCharType="begin"/>
      </w:r>
      <w:r w:rsidR="00A60C76">
        <w:instrText xml:space="preserve"> MACROBUTTON  AcceptAllChangesInDoc "[Click here and type YOUR NAME in all Caps.]" </w:instrText>
      </w:r>
      <w:r>
        <w:fldChar w:fldCharType="end"/>
      </w:r>
    </w:p>
    <w:p w14:paraId="2568A6FC" w14:textId="77777777" w:rsidR="00A60C76" w:rsidRDefault="004B7C3C" w:rsidP="00365A2E">
      <w:pPr>
        <w:tabs>
          <w:tab w:val="left" w:pos="2160"/>
        </w:tabs>
        <w:contextualSpacing/>
        <w:jc w:val="center"/>
      </w:pPr>
      <w:r>
        <w:fldChar w:fldCharType="begin"/>
      </w:r>
      <w:r w:rsidR="00A60C76">
        <w:instrText xml:space="preserve"> MACROBUTTON  AcceptAllChangesInDoc "[Click here and type Degree, Institution, Year (with commas in between them)]" </w:instrText>
      </w:r>
      <w:r>
        <w:fldChar w:fldCharType="end"/>
      </w:r>
    </w:p>
    <w:p w14:paraId="3ADAC83F" w14:textId="77777777" w:rsidR="00A60C76" w:rsidRDefault="004B7C3C" w:rsidP="00365A2E">
      <w:pPr>
        <w:tabs>
          <w:tab w:val="left" w:pos="2160"/>
        </w:tabs>
        <w:contextualSpacing/>
        <w:jc w:val="center"/>
      </w:pPr>
      <w:r>
        <w:fldChar w:fldCharType="begin"/>
      </w:r>
      <w:r w:rsidR="00A60C76">
        <w:instrText xml:space="preserve"> MACROBUTTON  AcceptAllChangesInDoc "[Click here and type Degree2, Instituation2, Year2 (with commas in between them)]" </w:instrText>
      </w:r>
      <w:r>
        <w:fldChar w:fldCharType="end"/>
      </w:r>
    </w:p>
    <w:p w14:paraId="7640E34A" w14:textId="77777777" w:rsidR="00A60C76" w:rsidRDefault="002C44AC" w:rsidP="00365A2E">
      <w:pPr>
        <w:tabs>
          <w:tab w:val="left" w:pos="2160"/>
        </w:tabs>
        <w:contextualSpacing/>
        <w:jc w:val="center"/>
      </w:pPr>
      <w:r>
        <w:rPr>
          <w:noProof/>
        </w:rPr>
        <w:pict w14:anchorId="4AAB53F9">
          <v:shapetype id="_x0000_t202" coordsize="21600,21600" o:spt="202" path="m0,0l0,21600,21600,21600,21600,0xe">
            <v:stroke joinstyle="miter"/>
            <v:path gradientshapeok="t" o:connecttype="rect"/>
          </v:shapetype>
          <v:shape id="_x0000_s1027" type="#_x0000_t202" style="position:absolute;left:0;text-align:left;margin-left:42pt;margin-top:3.6pt;width:384pt;height:90pt;z-index:251658240" strokecolor="maroon" strokeweight="4.5pt">
            <v:textbox style="mso-next-textbox:#_x0000_s1027">
              <w:txbxContent>
                <w:p w14:paraId="6AC840DC" w14:textId="77777777" w:rsidR="00CC25D9" w:rsidRDefault="00CC25D9" w:rsidP="00DA5ED2">
                  <w:pPr>
                    <w:spacing w:line="240" w:lineRule="auto"/>
                    <w:rPr>
                      <w:sz w:val="22"/>
                    </w:rPr>
                  </w:pPr>
                  <w:r>
                    <w:rPr>
                      <w:sz w:val="22"/>
                    </w:rPr>
                    <w:t>*This is only for degrees previously earned!  Please do not include your major with the degree name, and list the degree simply as BA, BS, MA, etc.</w:t>
                  </w:r>
                </w:p>
                <w:p w14:paraId="1F6D3282" w14:textId="77777777" w:rsidR="00CC25D9" w:rsidRPr="00FD6A50" w:rsidRDefault="00CC25D9" w:rsidP="00DA5ED2">
                  <w:pPr>
                    <w:spacing w:line="240" w:lineRule="auto"/>
                    <w:rPr>
                      <w:color w:val="FF0000"/>
                      <w:sz w:val="22"/>
                    </w:rPr>
                  </w:pPr>
                  <w:r w:rsidRPr="00FD6A50">
                    <w:rPr>
                      <w:color w:val="FF0000"/>
                      <w:sz w:val="22"/>
                    </w:rPr>
                    <w:t>*International Students must include the name of the country between the school and the date the degree was received</w:t>
                  </w:r>
                  <w:r>
                    <w:rPr>
                      <w:color w:val="FF0000"/>
                      <w:sz w:val="22"/>
                    </w:rPr>
                    <w:t>, if it was received outside of the US</w:t>
                  </w:r>
                  <w:r w:rsidRPr="00FD6A50">
                    <w:rPr>
                      <w:color w:val="FF0000"/>
                      <w:sz w:val="22"/>
                    </w:rPr>
                    <w:t>.</w:t>
                  </w:r>
                </w:p>
                <w:p w14:paraId="3B375EFF" w14:textId="77777777" w:rsidR="00CC25D9" w:rsidRDefault="00CC25D9" w:rsidP="00DA5ED2">
                  <w:pPr>
                    <w:spacing w:line="240" w:lineRule="auto"/>
                    <w:rPr>
                      <w:sz w:val="22"/>
                    </w:rPr>
                  </w:pPr>
                </w:p>
                <w:p w14:paraId="56443833" w14:textId="77777777" w:rsidR="00CC25D9" w:rsidRPr="00FD6A50" w:rsidRDefault="00CC25D9" w:rsidP="00DA5ED2">
                  <w:pPr>
                    <w:spacing w:line="240" w:lineRule="auto"/>
                    <w:rPr>
                      <w:b/>
                      <w:sz w:val="22"/>
                    </w:rPr>
                  </w:pPr>
                  <w:r>
                    <w:rPr>
                      <w:b/>
                      <w:sz w:val="22"/>
                    </w:rPr>
                    <w:t xml:space="preserve">Click on the borders of this box, </w:t>
                  </w:r>
                  <w:proofErr w:type="gramStart"/>
                  <w:r>
                    <w:rPr>
                      <w:b/>
                      <w:sz w:val="22"/>
                    </w:rPr>
                    <w:t>then</w:t>
                  </w:r>
                  <w:proofErr w:type="gramEnd"/>
                  <w:r>
                    <w:rPr>
                      <w:b/>
                      <w:sz w:val="22"/>
                    </w:rPr>
                    <w:t xml:space="preserve"> hit the delete key to make it disappear.</w:t>
                  </w:r>
                </w:p>
              </w:txbxContent>
            </v:textbox>
          </v:shape>
        </w:pict>
      </w: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77777777" w:rsidR="00A60C76" w:rsidRDefault="00A60C76" w:rsidP="00365A2E">
      <w:pPr>
        <w:tabs>
          <w:tab w:val="left" w:pos="2160"/>
        </w:tabs>
        <w:contextualSpacing/>
        <w:jc w:val="center"/>
      </w:pPr>
      <w:r>
        <w:t xml:space="preserve">A </w:t>
      </w:r>
      <w:r w:rsidR="004B7C3C">
        <w:fldChar w:fldCharType="begin"/>
      </w:r>
      <w:r>
        <w:instrText xml:space="preserve"> MACROBUTTON  AcceptAllChangesInDoc "[Click here and type either Dissertation or Thesis]" </w:instrText>
      </w:r>
      <w:r w:rsidR="004B7C3C">
        <w:fldChar w:fldCharType="end"/>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77777777" w:rsidR="00365A2E" w:rsidRDefault="004B7C3C" w:rsidP="00365A2E">
      <w:pPr>
        <w:tabs>
          <w:tab w:val="left" w:pos="2160"/>
        </w:tabs>
        <w:contextualSpacing/>
        <w:jc w:val="center"/>
      </w:pPr>
      <w:r>
        <w:fldChar w:fldCharType="begin"/>
      </w:r>
      <w:r w:rsidR="00365A2E">
        <w:instrText xml:space="preserve"> MACROBUTTON  AcceptAllChangesInDoc "[Click here and type either MASTER or DOCTOR in all caps]" </w:instrText>
      </w:r>
      <w:r>
        <w:fldChar w:fldCharType="end"/>
      </w:r>
      <w:r w:rsidR="00365A2E">
        <w:t xml:space="preserve"> OF </w:t>
      </w:r>
      <w:r>
        <w:fldChar w:fldCharType="begin"/>
      </w:r>
      <w:r w:rsidR="00365A2E">
        <w:instrText xml:space="preserve"> MACROBUTTON  AcceptAllChangesInDoc "[Click here and type DEGREE NAME (not major) in all Caps.]" </w:instrText>
      </w:r>
      <w:r>
        <w:fldChar w:fldCharType="end"/>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77777777" w:rsidR="00365A2E" w:rsidRDefault="004B7C3C" w:rsidP="00365A2E">
      <w:pPr>
        <w:tabs>
          <w:tab w:val="left" w:pos="2160"/>
        </w:tabs>
        <w:contextualSpacing/>
        <w:jc w:val="center"/>
      </w:pPr>
      <w:r>
        <w:fldChar w:fldCharType="begin"/>
      </w:r>
      <w:r w:rsidR="00365A2E">
        <w:instrText xml:space="preserve"> MACROBUTTON  AcceptAllChangesInDoc "[Click here and type the year of your graduation]" </w:instrText>
      </w:r>
      <w:r>
        <w:fldChar w:fldCharType="end"/>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77777777" w:rsidR="00365A2E" w:rsidRDefault="00365A2E" w:rsidP="00365A2E">
      <w:pPr>
        <w:contextualSpacing/>
        <w:jc w:val="center"/>
      </w:pPr>
      <w:r>
        <w:t xml:space="preserve">© </w:t>
      </w:r>
      <w:r w:rsidR="004B7C3C">
        <w:fldChar w:fldCharType="begin"/>
      </w:r>
      <w:r>
        <w:instrText xml:space="preserve"> MACROBUTTON  AcceptAllChangesInDoc "[Click here and type YEAR OF GRADUATION]" </w:instrText>
      </w:r>
      <w:r w:rsidR="004B7C3C">
        <w:fldChar w:fldCharType="end"/>
      </w:r>
    </w:p>
    <w:p w14:paraId="0671E3EF" w14:textId="77777777" w:rsidR="00365A2E" w:rsidRDefault="004B7C3C" w:rsidP="00365A2E">
      <w:pPr>
        <w:contextualSpacing/>
        <w:jc w:val="center"/>
      </w:pPr>
      <w:r>
        <w:fldChar w:fldCharType="begin"/>
      </w:r>
      <w:r w:rsidR="00365A2E">
        <w:instrText xml:space="preserve"> MACROBUTTON  AcceptAllChangesInDoc "[Your Name Here]" </w:instrText>
      </w:r>
      <w:r>
        <w:fldChar w:fldCharType="end"/>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77777777" w:rsidR="00365A2E" w:rsidRDefault="004B7C3C" w:rsidP="00365A2E">
      <w:pPr>
        <w:contextualSpacing/>
        <w:jc w:val="center"/>
      </w:pPr>
      <w:r>
        <w:fldChar w:fldCharType="begin"/>
      </w:r>
      <w:r w:rsidR="00365A2E">
        <w:instrText xml:space="preserve"> MACROBUTTON  AcceptAllChangesInDoc "[Click here and type THE TITLE OF YOUR DOCUMENT in all Caps.]" </w:instrText>
      </w:r>
      <w:r>
        <w:fldChar w:fldCharType="end"/>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proofErr w:type="gramStart"/>
      <w:r>
        <w:t>by</w:t>
      </w:r>
      <w:proofErr w:type="gramEnd"/>
    </w:p>
    <w:p w14:paraId="33AD6100" w14:textId="77777777" w:rsidR="00365A2E" w:rsidRDefault="00365A2E" w:rsidP="00365A2E">
      <w:pPr>
        <w:contextualSpacing/>
        <w:jc w:val="center"/>
      </w:pPr>
    </w:p>
    <w:p w14:paraId="1D6F07DB" w14:textId="77777777" w:rsidR="00365A2E" w:rsidRDefault="004B7C3C" w:rsidP="00365A2E">
      <w:pPr>
        <w:contextualSpacing/>
        <w:jc w:val="center"/>
      </w:pPr>
      <w:r>
        <w:fldChar w:fldCharType="begin"/>
      </w:r>
      <w:r w:rsidR="00365A2E">
        <w:instrText xml:space="preserve"> MACROBUTTON  AcceptAllChangesInDoc "[Click here and type YOUR NAME in all Caps.]" </w:instrText>
      </w:r>
      <w:r>
        <w:fldChar w:fldCharType="end"/>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77777777" w:rsidR="00365A2E" w:rsidRDefault="00365A2E" w:rsidP="00DA5ED2">
      <w:pPr>
        <w:spacing w:line="240" w:lineRule="auto"/>
        <w:contextualSpacing/>
      </w:pPr>
      <w:r>
        <w:tab/>
      </w:r>
      <w:r>
        <w:tab/>
      </w:r>
      <w:r>
        <w:tab/>
      </w:r>
      <w:r>
        <w:tab/>
      </w:r>
      <w:r>
        <w:tab/>
      </w:r>
      <w:r>
        <w:tab/>
        <w:t>Major Professor:</w:t>
      </w:r>
      <w:r>
        <w:tab/>
      </w:r>
      <w:r w:rsidR="004B7C3C">
        <w:fldChar w:fldCharType="begin"/>
      </w:r>
      <w:r>
        <w:instrText xml:space="preserve"> MACROBUTTON  AcceptAllChangesInDoc "[Major Professor]" </w:instrText>
      </w:r>
      <w:r w:rsidR="004B7C3C">
        <w:fldChar w:fldCharType="end"/>
      </w:r>
    </w:p>
    <w:p w14:paraId="57B7D459" w14:textId="77777777" w:rsidR="00365A2E" w:rsidRDefault="00365A2E" w:rsidP="00DA5ED2">
      <w:pPr>
        <w:spacing w:line="240" w:lineRule="auto"/>
        <w:contextualSpacing/>
      </w:pPr>
      <w:r>
        <w:tab/>
      </w:r>
      <w:r>
        <w:tab/>
      </w:r>
      <w:r>
        <w:tab/>
      </w:r>
      <w:r>
        <w:tab/>
      </w:r>
      <w:r>
        <w:tab/>
      </w:r>
      <w:r>
        <w:tab/>
        <w:t>Committee:</w:t>
      </w:r>
      <w:r>
        <w:tab/>
      </w:r>
      <w:r>
        <w:tab/>
      </w:r>
      <w:r w:rsidR="004B7C3C">
        <w:fldChar w:fldCharType="begin"/>
      </w:r>
      <w:r>
        <w:instrText xml:space="preserve"> MACROBUTTON  AcceptAllChangesInDoc "[Committee Member 1]" </w:instrText>
      </w:r>
      <w:r w:rsidR="004B7C3C">
        <w:fldChar w:fldCharType="end"/>
      </w:r>
    </w:p>
    <w:p w14:paraId="425A4D6C" w14:textId="77777777" w:rsidR="00365A2E" w:rsidRDefault="00365A2E" w:rsidP="00DA5ED2">
      <w:pPr>
        <w:spacing w:line="240" w:lineRule="auto"/>
        <w:contextualSpacing/>
      </w:pPr>
      <w:r>
        <w:tab/>
      </w:r>
      <w:r>
        <w:tab/>
      </w:r>
      <w:r>
        <w:tab/>
      </w:r>
      <w:r>
        <w:tab/>
      </w:r>
      <w:r>
        <w:tab/>
      </w:r>
      <w:r>
        <w:tab/>
      </w:r>
      <w:r>
        <w:tab/>
      </w:r>
      <w:r>
        <w:tab/>
      </w:r>
      <w:r>
        <w:tab/>
      </w:r>
      <w:r w:rsidR="004B7C3C">
        <w:fldChar w:fldCharType="begin"/>
      </w:r>
      <w:r>
        <w:instrText xml:space="preserve"> MACROBUTTON  AcceptAllChangesInDoc "[Committee Member 2]" </w:instrText>
      </w:r>
      <w:r w:rsidR="004B7C3C">
        <w:fldChar w:fldCharType="end"/>
      </w:r>
    </w:p>
    <w:p w14:paraId="1D590213" w14:textId="77777777" w:rsidR="00365A2E" w:rsidRDefault="00365A2E" w:rsidP="00DA5ED2">
      <w:pPr>
        <w:spacing w:line="240" w:lineRule="auto"/>
        <w:contextualSpacing/>
      </w:pPr>
      <w:r>
        <w:tab/>
      </w:r>
      <w:r>
        <w:tab/>
      </w:r>
      <w:r>
        <w:tab/>
      </w:r>
      <w:r>
        <w:tab/>
      </w:r>
      <w:r>
        <w:tab/>
      </w:r>
      <w:r>
        <w:tab/>
      </w:r>
      <w:r>
        <w:tab/>
      </w:r>
      <w:r>
        <w:tab/>
      </w:r>
      <w:r>
        <w:tab/>
      </w:r>
      <w:r w:rsidR="004B7C3C">
        <w:fldChar w:fldCharType="begin"/>
      </w:r>
      <w:r>
        <w:instrText xml:space="preserve"> MACROBUTTON  AcceptAllChangesInDoc "[Committee Member 3]" </w:instrText>
      </w:r>
      <w:r w:rsidR="004B7C3C">
        <w:fldChar w:fldCharType="end"/>
      </w:r>
    </w:p>
    <w:p w14:paraId="7AB16492" w14:textId="77777777" w:rsidR="00365A2E" w:rsidRDefault="00365A2E" w:rsidP="00DA5ED2">
      <w:pPr>
        <w:spacing w:line="240" w:lineRule="auto"/>
        <w:contextualSpacing/>
      </w:pPr>
      <w:r>
        <w:tab/>
      </w:r>
      <w:r>
        <w:tab/>
      </w:r>
      <w:r>
        <w:tab/>
      </w:r>
      <w:r>
        <w:tab/>
      </w:r>
      <w:r>
        <w:tab/>
      </w:r>
      <w:r>
        <w:tab/>
      </w:r>
      <w:r>
        <w:tab/>
      </w:r>
      <w:r>
        <w:tab/>
      </w:r>
      <w:r>
        <w:tab/>
      </w:r>
      <w:r w:rsidR="004B7C3C">
        <w:fldChar w:fldCharType="begin"/>
      </w:r>
      <w:r>
        <w:instrText xml:space="preserve"> MACROBUTTON  AcceptAllChangesInDoc "[Committee Member 4]" </w:instrText>
      </w:r>
      <w:r w:rsidR="004B7C3C">
        <w:fldChar w:fldCharType="end"/>
      </w:r>
    </w:p>
    <w:p w14:paraId="026C34CC" w14:textId="77777777" w:rsidR="00365A2E" w:rsidRDefault="00365A2E" w:rsidP="00DA5ED2">
      <w:pPr>
        <w:spacing w:line="240" w:lineRule="auto"/>
        <w:contextualSpacing/>
      </w:pP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7777777" w:rsidR="00365A2E" w:rsidRDefault="004B7C3C" w:rsidP="00DA5ED2">
      <w:pPr>
        <w:spacing w:line="240" w:lineRule="auto"/>
        <w:contextualSpacing/>
      </w:pPr>
      <w:r>
        <w:fldChar w:fldCharType="begin"/>
      </w:r>
      <w:r w:rsidR="00365A2E">
        <w:instrText xml:space="preserve"> MACROBUTTON  AcceptAllChangesInDoc "[May, August, or December]" </w:instrText>
      </w:r>
      <w:r>
        <w:fldChar w:fldCharType="end"/>
      </w:r>
      <w:r w:rsidR="00365A2E">
        <w:t xml:space="preserve"> </w:t>
      </w:r>
      <w:r>
        <w:fldChar w:fldCharType="begin"/>
      </w:r>
      <w:r w:rsidR="00365A2E">
        <w:instrText xml:space="preserve"> MACROBUTTON  AcceptAllChangesInDoc "[Year of Graduation]" </w:instrText>
      </w:r>
      <w:r>
        <w:fldChar w:fldCharType="end"/>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7777777" w:rsidR="009A1C8F" w:rsidRDefault="009A1C8F" w:rsidP="009A1C8F">
      <w:pPr>
        <w:contextualSpacing/>
      </w:pPr>
      <w:r>
        <w:tab/>
        <w:t>This page is optional.  You do not have to provide a dedication or acknowledgements for your thesis or dissertation.  You may write whatever you would like to on this page.  If you are not going to use the acknowledgements page, be sure to delete it up to the section break at the end of this section.</w:t>
      </w:r>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73A1D34B" w14:textId="77777777" w:rsidR="009A1C8F" w:rsidRDefault="009A1C8F" w:rsidP="009A1C8F">
      <w:pPr>
        <w:tabs>
          <w:tab w:val="left" w:pos="720"/>
          <w:tab w:val="left" w:pos="1080"/>
          <w:tab w:val="left" w:pos="1440"/>
          <w:tab w:val="right" w:leader="dot" w:pos="9360"/>
        </w:tabs>
        <w:contextualSpacing/>
      </w:pPr>
      <w:r>
        <w:t>LIST OF TABLES</w:t>
      </w:r>
      <w:r>
        <w:tab/>
        <w:t>#</w:t>
      </w:r>
    </w:p>
    <w:p w14:paraId="2233C9B4" w14:textId="77777777" w:rsidR="009A1C8F" w:rsidRDefault="009A1C8F" w:rsidP="009A1C8F">
      <w:pPr>
        <w:tabs>
          <w:tab w:val="left" w:pos="720"/>
          <w:tab w:val="left" w:pos="1080"/>
          <w:tab w:val="left" w:pos="1440"/>
          <w:tab w:val="right" w:leader="dot" w:pos="9360"/>
        </w:tabs>
        <w:contextualSpacing/>
      </w:pPr>
      <w:r>
        <w:t>LIST OF FIGURES</w:t>
      </w:r>
      <w:r>
        <w:tab/>
        <w:t>#</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77777777" w:rsidR="009A1C8F" w:rsidRDefault="009A1C8F" w:rsidP="009A1C8F">
      <w:pPr>
        <w:tabs>
          <w:tab w:val="left" w:pos="720"/>
          <w:tab w:val="left" w:pos="1080"/>
          <w:tab w:val="left" w:pos="1440"/>
          <w:tab w:val="right" w:leader="dot" w:pos="9360"/>
        </w:tabs>
        <w:ind w:left="1080" w:hanging="1080"/>
        <w:contextualSpacing/>
      </w:pPr>
      <w:r>
        <w:tab/>
        <w:t>1</w:t>
      </w:r>
      <w:r>
        <w:tab/>
      </w:r>
      <w:r w:rsidR="004B7C3C">
        <w:fldChar w:fldCharType="begin"/>
      </w:r>
      <w:r>
        <w:instrText xml:space="preserve"> MACROBUTTON  AcceptAllChangesInDoc "[Click here and type CHAPTER TITLE]" </w:instrText>
      </w:r>
      <w:r w:rsidR="004B7C3C">
        <w:fldChar w:fldCharType="end"/>
      </w:r>
      <w:r>
        <w:tab/>
        <w:t>#</w:t>
      </w:r>
    </w:p>
    <w:p w14:paraId="55D71C77"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86BE5DC"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E5E0097" w14:textId="77777777" w:rsidR="009A1C8F" w:rsidRDefault="002C44AC" w:rsidP="009A1C8F">
      <w:pPr>
        <w:tabs>
          <w:tab w:val="left" w:pos="720"/>
          <w:tab w:val="left" w:pos="1080"/>
          <w:tab w:val="left" w:pos="1440"/>
          <w:tab w:val="right" w:leader="dot" w:pos="9360"/>
        </w:tabs>
      </w:pPr>
      <w:r>
        <w:pict w14:anchorId="77924B34">
          <v:group id="_x0000_s1028" style="width:468pt;height:153pt;mso-position-horizontal-relative:char;mso-position-vertical-relative:line" coordorigin="2520,5328" coordsize="7200,2369" editas="canvas">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9" type="#_x0000_t75" style="position:absolute;left:2520;top:5328;width:7200;height:2369" o:preferrelative="f">
              <v:fill o:detectmouseclick="t"/>
              <v:path o:extrusionok="t" o:connecttype="none"/>
              <o:lock v:ext="edit" text="t"/>
            </v:shape>
            <v:shape id="_x0000_s1030" type="#_x0000_t202" style="position:absolute;left:2612;top:5328;width:7016;height:2369" strokecolor="maroon" strokeweight="4.5pt">
              <v:textbox style="mso-next-textbox:#_x0000_s1030">
                <w:txbxContent>
                  <w:p w14:paraId="5CF4E826" w14:textId="77777777" w:rsidR="00CC25D9" w:rsidRDefault="00CC25D9" w:rsidP="009A1C8F">
                    <w:pPr>
                      <w:spacing w:line="240" w:lineRule="auto"/>
                    </w:pPr>
                    <w:r>
                      <w:t>If you need more chapters or subheadings in any chapter, simply copy a line with a blank subheading, and paste it where you need it. (To select a whole line, move your mouse pointer to the left of the line until the pointer becomes a white arrow pointing towards the text, then click and the whole line should get selected).  This also applies if you need more tables or figures in the respective lists.</w:t>
                    </w:r>
                  </w:p>
                  <w:p w14:paraId="3A7AD0A6" w14:textId="77777777" w:rsidR="00CC25D9" w:rsidRDefault="00CC25D9" w:rsidP="009A1C8F">
                    <w:pPr>
                      <w:spacing w:line="240" w:lineRule="auto"/>
                    </w:pPr>
                  </w:p>
                  <w:p w14:paraId="14A337CA" w14:textId="77777777" w:rsidR="00CC25D9" w:rsidRDefault="00CC25D9" w:rsidP="009A1C8F">
                    <w:pPr>
                      <w:spacing w:line="240" w:lineRule="auto"/>
                    </w:pPr>
                    <w:r>
                      <w:t>*Please do not list more than just the first subheading of each chapter.</w:t>
                    </w:r>
                  </w:p>
                  <w:p w14:paraId="549FFECC" w14:textId="77777777" w:rsidR="00CC25D9" w:rsidRDefault="00CC25D9" w:rsidP="009A1C8F">
                    <w:pPr>
                      <w:spacing w:line="240" w:lineRule="auto"/>
                    </w:pPr>
                  </w:p>
                  <w:p w14:paraId="18FEBDB7" w14:textId="77777777" w:rsidR="00CC25D9" w:rsidRPr="00FD76A0" w:rsidRDefault="00CC25D9" w:rsidP="009A1C8F">
                    <w:pPr>
                      <w:spacing w:line="240" w:lineRule="auto"/>
                      <w:rPr>
                        <w:b/>
                      </w:rPr>
                    </w:pPr>
                    <w:r>
                      <w:rPr>
                        <w:b/>
                      </w:rPr>
                      <w:t>Select the line the box appears on by clicking in the left margin to highlight it, and then hit the delete key to make the box disappear.</w:t>
                    </w:r>
                  </w:p>
                </w:txbxContent>
              </v:textbox>
            </v:shape>
            <w10:wrap type="none"/>
            <w10:anchorlock/>
          </v:group>
        </w:pict>
      </w:r>
    </w:p>
    <w:p w14:paraId="17496844" w14:textId="77777777" w:rsidR="009A1C8F" w:rsidRDefault="009A1C8F" w:rsidP="009A1C8F">
      <w:pPr>
        <w:tabs>
          <w:tab w:val="left" w:pos="720"/>
          <w:tab w:val="left" w:pos="1080"/>
          <w:tab w:val="left" w:pos="1440"/>
          <w:tab w:val="right" w:leader="dot" w:pos="9360"/>
        </w:tabs>
        <w:ind w:left="1080" w:hanging="1080"/>
        <w:contextualSpacing/>
      </w:pPr>
      <w:r>
        <w:tab/>
        <w:t>2</w:t>
      </w:r>
      <w:r>
        <w:tab/>
      </w:r>
      <w:r w:rsidR="004B7C3C">
        <w:fldChar w:fldCharType="begin"/>
      </w:r>
      <w:r>
        <w:instrText xml:space="preserve"> MACROBUTTON  AcceptAllChangesInDoc "[Click here and type CHAPTER TITLE]" </w:instrText>
      </w:r>
      <w:r w:rsidR="004B7C3C">
        <w:fldChar w:fldCharType="end"/>
      </w:r>
      <w:r>
        <w:tab/>
        <w:t>#</w:t>
      </w:r>
    </w:p>
    <w:p w14:paraId="7631B02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B3F8B87"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FD89F44" w14:textId="77777777" w:rsidR="009A1C8F" w:rsidRDefault="009A1C8F" w:rsidP="009A1C8F">
      <w:pPr>
        <w:tabs>
          <w:tab w:val="left" w:pos="720"/>
          <w:tab w:val="left" w:pos="1080"/>
          <w:tab w:val="left" w:pos="1440"/>
          <w:tab w:val="right" w:leader="dot" w:pos="9360"/>
        </w:tabs>
        <w:ind w:left="1080" w:hanging="1080"/>
        <w:contextualSpacing/>
      </w:pPr>
      <w:r>
        <w:tab/>
        <w:t>3</w:t>
      </w:r>
      <w:r>
        <w:tab/>
      </w:r>
      <w:r w:rsidR="004B7C3C">
        <w:fldChar w:fldCharType="begin"/>
      </w:r>
      <w:r>
        <w:instrText xml:space="preserve"> MACROBUTTON  AcceptAllChangesInDoc "[Click here and type CHAPTER TITLE]" </w:instrText>
      </w:r>
      <w:r w:rsidR="004B7C3C">
        <w:fldChar w:fldCharType="end"/>
      </w:r>
      <w:r>
        <w:tab/>
        <w:t>#</w:t>
      </w:r>
    </w:p>
    <w:p w14:paraId="3463033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57E42A5"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7CF9798" w14:textId="77777777" w:rsidR="009A1C8F" w:rsidRDefault="009A1C8F" w:rsidP="009A1C8F">
      <w:pPr>
        <w:tabs>
          <w:tab w:val="left" w:pos="720"/>
          <w:tab w:val="left" w:pos="1080"/>
          <w:tab w:val="left" w:pos="1440"/>
          <w:tab w:val="right" w:leader="dot" w:pos="9360"/>
        </w:tabs>
        <w:ind w:left="1440" w:hanging="1440"/>
        <w:contextualSpacing/>
      </w:pPr>
      <w:r>
        <w:lastRenderedPageBreak/>
        <w:tab/>
      </w:r>
      <w:r>
        <w:tab/>
      </w:r>
      <w:r>
        <w:tab/>
      </w:r>
      <w:r w:rsidR="004B7C3C">
        <w:fldChar w:fldCharType="begin"/>
      </w:r>
      <w:r>
        <w:instrText xml:space="preserve"> MACROBUTTON  AcceptAllChangesInDoc "[Click here and type Subheading]" </w:instrText>
      </w:r>
      <w:r w:rsidR="004B7C3C">
        <w:fldChar w:fldCharType="end"/>
      </w:r>
      <w:r>
        <w:tab/>
        <w:t>#</w:t>
      </w:r>
    </w:p>
    <w:p w14:paraId="21F79263" w14:textId="77777777" w:rsidR="009A1C8F" w:rsidRDefault="009A1C8F" w:rsidP="009A1C8F">
      <w:pPr>
        <w:tabs>
          <w:tab w:val="left" w:pos="720"/>
          <w:tab w:val="left" w:pos="1080"/>
          <w:tab w:val="left" w:pos="1440"/>
          <w:tab w:val="right" w:leader="dot" w:pos="9360"/>
        </w:tabs>
        <w:ind w:left="1080" w:hanging="1080"/>
        <w:contextualSpacing/>
      </w:pPr>
      <w:r>
        <w:tab/>
        <w:t>4</w:t>
      </w:r>
      <w:r>
        <w:tab/>
      </w:r>
      <w:r w:rsidR="004B7C3C">
        <w:fldChar w:fldCharType="begin"/>
      </w:r>
      <w:r>
        <w:instrText xml:space="preserve"> MACROBUTTON  AcceptAllChangesInDoc "[Click here and type CHAPTER TITLE]" </w:instrText>
      </w:r>
      <w:r w:rsidR="004B7C3C">
        <w:fldChar w:fldCharType="end"/>
      </w:r>
      <w:r>
        <w:tab/>
        <w:t>#</w:t>
      </w:r>
    </w:p>
    <w:p w14:paraId="31B7B695"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6FE44B1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2420BC52" w14:textId="77777777" w:rsidR="009A1C8F" w:rsidRDefault="009A1C8F" w:rsidP="009A1C8F">
      <w:pPr>
        <w:tabs>
          <w:tab w:val="left" w:pos="720"/>
          <w:tab w:val="left" w:pos="1080"/>
          <w:tab w:val="left" w:pos="1440"/>
          <w:tab w:val="right" w:leader="dot" w:pos="9360"/>
        </w:tabs>
        <w:ind w:left="1080" w:hanging="1080"/>
        <w:contextualSpacing/>
      </w:pPr>
      <w:r>
        <w:tab/>
        <w:t>5</w:t>
      </w:r>
      <w:r>
        <w:tab/>
      </w:r>
      <w:r w:rsidR="004B7C3C">
        <w:fldChar w:fldCharType="begin"/>
      </w:r>
      <w:r>
        <w:instrText xml:space="preserve"> MACROBUTTON  AcceptAllChangesInDoc "[Click here and type CHAPTER TITLE]" </w:instrText>
      </w:r>
      <w:r w:rsidR="004B7C3C">
        <w:fldChar w:fldCharType="end"/>
      </w:r>
      <w:r>
        <w:tab/>
        <w:t>#</w:t>
      </w:r>
    </w:p>
    <w:p w14:paraId="16E5540F"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D674C0"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C49D786"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57DDE733"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FB8037" w14:textId="77777777" w:rsidR="009A1C8F" w:rsidRDefault="009A1C8F" w:rsidP="009A1C8F">
      <w:pPr>
        <w:tabs>
          <w:tab w:val="left" w:pos="720"/>
          <w:tab w:val="left" w:pos="1080"/>
          <w:tab w:val="left" w:pos="1440"/>
          <w:tab w:val="right" w:leader="dot" w:pos="9360"/>
        </w:tabs>
        <w:ind w:left="1080" w:hanging="1080"/>
        <w:contextualSpacing/>
      </w:pPr>
      <w:r>
        <w:tab/>
        <w:t>6</w:t>
      </w:r>
      <w:r>
        <w:tab/>
      </w:r>
      <w:r w:rsidR="004B7C3C">
        <w:fldChar w:fldCharType="begin"/>
      </w:r>
      <w:r>
        <w:instrText xml:space="preserve"> MACROBUTTON  AcceptAllChangesInDoc "[Click here and type CHAPTER TITLE]" </w:instrText>
      </w:r>
      <w:r w:rsidR="004B7C3C">
        <w:fldChar w:fldCharType="end"/>
      </w:r>
      <w:r>
        <w:tab/>
        <w:t>#</w:t>
      </w:r>
    </w:p>
    <w:p w14:paraId="2972C56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30AD668"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41D02827" w14:textId="77777777" w:rsidR="009A1C8F" w:rsidRDefault="009A1C8F" w:rsidP="009A1C8F">
      <w:pPr>
        <w:tabs>
          <w:tab w:val="left" w:pos="720"/>
          <w:tab w:val="left" w:pos="1080"/>
          <w:tab w:val="left" w:pos="1440"/>
          <w:tab w:val="right" w:leader="dot" w:pos="9360"/>
        </w:tabs>
        <w:ind w:left="1080" w:hanging="1080"/>
        <w:contextualSpacing/>
      </w:pPr>
      <w:r>
        <w:tab/>
        <w:t>7</w:t>
      </w:r>
      <w:r>
        <w:tab/>
      </w:r>
      <w:r w:rsidR="004B7C3C">
        <w:fldChar w:fldCharType="begin"/>
      </w:r>
      <w:r>
        <w:instrText xml:space="preserve"> MACROBUTTON  AcceptAllChangesInDoc "[Click here and type CHAPTER TITLE]" </w:instrText>
      </w:r>
      <w:r w:rsidR="004B7C3C">
        <w:fldChar w:fldCharType="end"/>
      </w:r>
      <w:r>
        <w:tab/>
        <w:t>#</w:t>
      </w:r>
    </w:p>
    <w:p w14:paraId="69A127DF" w14:textId="77777777" w:rsidR="009A1C8F" w:rsidRDefault="009A1C8F" w:rsidP="009A1C8F">
      <w:pPr>
        <w:tabs>
          <w:tab w:val="left" w:pos="720"/>
          <w:tab w:val="left" w:pos="1080"/>
          <w:tab w:val="left" w:pos="1440"/>
          <w:tab w:val="right" w:leader="dot" w:pos="9360"/>
        </w:tabs>
      </w:pPr>
      <w:r>
        <w:t>REFERENCES</w:t>
      </w:r>
      <w:r>
        <w:tab/>
        <w:t>#</w:t>
      </w:r>
    </w:p>
    <w:p w14:paraId="66838FB1" w14:textId="77777777" w:rsidR="009A1C8F" w:rsidRDefault="009A1C8F" w:rsidP="009A1C8F">
      <w:pPr>
        <w:tabs>
          <w:tab w:val="left" w:pos="720"/>
          <w:tab w:val="left" w:pos="1080"/>
          <w:tab w:val="left" w:pos="1440"/>
          <w:tab w:val="right" w:leader="dot" w:pos="9360"/>
        </w:tabs>
      </w:pPr>
      <w:r>
        <w:t>APPENDICES</w:t>
      </w:r>
    </w:p>
    <w:p w14:paraId="602C78E7" w14:textId="77777777" w:rsidR="009A1C8F" w:rsidRDefault="009A1C8F" w:rsidP="009A1C8F">
      <w:pPr>
        <w:tabs>
          <w:tab w:val="left" w:pos="720"/>
          <w:tab w:val="left" w:pos="1080"/>
          <w:tab w:val="left" w:pos="1440"/>
          <w:tab w:val="right" w:leader="dot" w:pos="9360"/>
        </w:tabs>
      </w:pPr>
      <w:r>
        <w:tab/>
        <w:t>A</w:t>
      </w:r>
      <w:r>
        <w:tab/>
      </w:r>
      <w:r w:rsidR="004B7C3C">
        <w:fldChar w:fldCharType="begin"/>
      </w:r>
      <w:r>
        <w:instrText xml:space="preserve"> MACROBUTTON  AcceptAllChangesInDoc "[Click here and type APPENDIX TITLE]" </w:instrText>
      </w:r>
      <w:r w:rsidR="004B7C3C">
        <w:fldChar w:fldCharType="end"/>
      </w:r>
      <w:r>
        <w:tab/>
        <w:t>#</w:t>
      </w:r>
    </w:p>
    <w:p w14:paraId="25271C92" w14:textId="77777777" w:rsidR="009A1C8F" w:rsidRDefault="009A1C8F" w:rsidP="009A1C8F">
      <w:pPr>
        <w:tabs>
          <w:tab w:val="left" w:pos="720"/>
          <w:tab w:val="left" w:pos="1080"/>
          <w:tab w:val="left" w:pos="1440"/>
          <w:tab w:val="right" w:leader="dot" w:pos="9360"/>
        </w:tabs>
      </w:pPr>
      <w:r>
        <w:tab/>
        <w:t>B</w:t>
      </w:r>
      <w:r>
        <w:tab/>
      </w:r>
      <w:r w:rsidR="004B7C3C">
        <w:fldChar w:fldCharType="begin"/>
      </w:r>
      <w:r>
        <w:instrText xml:space="preserve"> MACROBUTTON  AcceptAllChangesInDoc "[Click here and type APPENDIX TITLE]" </w:instrText>
      </w:r>
      <w:r w:rsidR="004B7C3C">
        <w:fldChar w:fldCharType="end"/>
      </w:r>
      <w:r>
        <w:tab/>
        <w:t>#</w:t>
      </w:r>
    </w:p>
    <w:p w14:paraId="687FE108" w14:textId="77777777" w:rsidR="009A1C8F" w:rsidRDefault="009A1C8F" w:rsidP="009A1C8F">
      <w:pPr>
        <w:tabs>
          <w:tab w:val="left" w:pos="720"/>
          <w:tab w:val="left" w:pos="1080"/>
          <w:tab w:val="left" w:pos="1440"/>
          <w:tab w:val="right" w:leader="dot" w:pos="9360"/>
        </w:tabs>
      </w:pPr>
      <w:r>
        <w:tab/>
        <w:t>C</w:t>
      </w:r>
      <w:r>
        <w:tab/>
      </w:r>
      <w:r w:rsidR="004B7C3C">
        <w:fldChar w:fldCharType="begin"/>
      </w:r>
      <w:r>
        <w:instrText xml:space="preserve"> MACROBUTTON  AcceptAllChangesInDoc "[Click here and type APPENDIX TITLE]" </w:instrText>
      </w:r>
      <w:r w:rsidR="004B7C3C">
        <w:fldChar w:fldCharType="end"/>
      </w:r>
      <w:r>
        <w:tab/>
        <w:t>#</w:t>
      </w:r>
    </w:p>
    <w:p w14:paraId="0CE8E180" w14:textId="77777777" w:rsidR="009A1C8F" w:rsidRDefault="009A1C8F">
      <w:r>
        <w:br w:type="page"/>
      </w:r>
    </w:p>
    <w:p w14:paraId="5D1FAD10" w14:textId="77777777" w:rsidR="009A1C8F" w:rsidRDefault="009A1C8F" w:rsidP="009A1C8F">
      <w:pPr>
        <w:tabs>
          <w:tab w:val="left" w:pos="720"/>
          <w:tab w:val="left" w:pos="1080"/>
          <w:tab w:val="left" w:pos="1440"/>
          <w:tab w:val="right" w:leader="dot" w:pos="9360"/>
        </w:tabs>
        <w:jc w:val="center"/>
      </w:pPr>
    </w:p>
    <w:p w14:paraId="233F162E" w14:textId="77777777" w:rsidR="009A1C8F" w:rsidRDefault="009A1C8F" w:rsidP="009A1C8F">
      <w:pPr>
        <w:tabs>
          <w:tab w:val="left" w:pos="720"/>
          <w:tab w:val="left" w:pos="1080"/>
          <w:tab w:val="left" w:pos="1440"/>
          <w:tab w:val="right" w:leader="dot" w:pos="9360"/>
        </w:tabs>
        <w:jc w:val="center"/>
      </w:pPr>
    </w:p>
    <w:p w14:paraId="4642B49C" w14:textId="77777777" w:rsidR="009A1C8F" w:rsidRDefault="009A1C8F" w:rsidP="009A1C8F">
      <w:pPr>
        <w:tabs>
          <w:tab w:val="left" w:pos="720"/>
          <w:tab w:val="left" w:pos="1080"/>
          <w:tab w:val="left" w:pos="1440"/>
          <w:tab w:val="right" w:leader="dot" w:pos="9360"/>
        </w:tabs>
        <w:jc w:val="center"/>
      </w:pPr>
      <w:r>
        <w:t>LIST OF TABLES</w:t>
      </w:r>
    </w:p>
    <w:p w14:paraId="08178C9B" w14:textId="77777777" w:rsidR="009A1C8F" w:rsidRDefault="009A1C8F" w:rsidP="009A1C8F">
      <w:pPr>
        <w:tabs>
          <w:tab w:val="left" w:pos="720"/>
          <w:tab w:val="left" w:pos="1080"/>
          <w:tab w:val="left" w:pos="1440"/>
          <w:tab w:val="right" w:leader="dot" w:pos="9360"/>
        </w:tabs>
        <w:jc w:val="right"/>
      </w:pPr>
      <w:r>
        <w:t>Page</w:t>
      </w:r>
    </w:p>
    <w:p w14:paraId="0A79D82D" w14:textId="77777777" w:rsidR="009A1C8F" w:rsidRDefault="009A1C8F" w:rsidP="009A1C8F">
      <w:pPr>
        <w:tabs>
          <w:tab w:val="left" w:pos="720"/>
          <w:tab w:val="left" w:pos="1080"/>
          <w:tab w:val="left" w:pos="1440"/>
          <w:tab w:val="right" w:leader="dot" w:pos="9360"/>
        </w:tabs>
        <w:ind w:left="720" w:hanging="720"/>
      </w:pPr>
      <w:r>
        <w:t xml:space="preserve">Table 1: </w:t>
      </w:r>
      <w:r w:rsidR="004B7C3C">
        <w:fldChar w:fldCharType="begin"/>
      </w:r>
      <w:r>
        <w:instrText xml:space="preserve"> MACROBUTTON  AcceptAllChangesInDoc "[Click here and type table title]" </w:instrText>
      </w:r>
      <w:r w:rsidR="004B7C3C">
        <w:fldChar w:fldCharType="end"/>
      </w:r>
      <w:r>
        <w:tab/>
        <w:t>#</w:t>
      </w:r>
    </w:p>
    <w:p w14:paraId="7F66DCDB" w14:textId="77777777" w:rsidR="009A1C8F" w:rsidRDefault="009A1C8F" w:rsidP="009A1C8F">
      <w:pPr>
        <w:tabs>
          <w:tab w:val="left" w:pos="720"/>
          <w:tab w:val="left" w:pos="1080"/>
          <w:tab w:val="left" w:pos="1440"/>
          <w:tab w:val="right" w:leader="dot" w:pos="9360"/>
        </w:tabs>
        <w:ind w:left="720" w:hanging="720"/>
      </w:pPr>
      <w:r>
        <w:t xml:space="preserve">Table 2: </w:t>
      </w:r>
      <w:r w:rsidR="004B7C3C">
        <w:fldChar w:fldCharType="begin"/>
      </w:r>
      <w:r>
        <w:instrText xml:space="preserve"> MACROBUTTON  AcceptAllChangesInDoc "[Click here and type table title]" </w:instrText>
      </w:r>
      <w:r w:rsidR="004B7C3C">
        <w:fldChar w:fldCharType="end"/>
      </w:r>
      <w:r>
        <w:tab/>
        <w:t>#</w:t>
      </w:r>
    </w:p>
    <w:p w14:paraId="2833CBB3" w14:textId="77777777" w:rsidR="009A1C8F" w:rsidRDefault="009A1C8F" w:rsidP="009A1C8F">
      <w:pPr>
        <w:tabs>
          <w:tab w:val="left" w:pos="720"/>
          <w:tab w:val="left" w:pos="1080"/>
          <w:tab w:val="left" w:pos="1440"/>
          <w:tab w:val="right" w:leader="dot" w:pos="9360"/>
        </w:tabs>
        <w:ind w:left="720" w:hanging="720"/>
      </w:pPr>
      <w:r>
        <w:t xml:space="preserve">Table 3: </w:t>
      </w:r>
      <w:r w:rsidR="004B7C3C">
        <w:fldChar w:fldCharType="begin"/>
      </w:r>
      <w:r>
        <w:instrText xml:space="preserve"> MACROBUTTON  AcceptAllChangesInDoc "[Click here and type table title]" </w:instrText>
      </w:r>
      <w:r w:rsidR="004B7C3C">
        <w:fldChar w:fldCharType="end"/>
      </w:r>
      <w:r>
        <w:tab/>
        <w:t>#</w:t>
      </w:r>
    </w:p>
    <w:p w14:paraId="661A5B88" w14:textId="77777777" w:rsidR="009A1C8F" w:rsidRDefault="009A1C8F" w:rsidP="009A1C8F">
      <w:pPr>
        <w:tabs>
          <w:tab w:val="left" w:pos="720"/>
          <w:tab w:val="left" w:pos="1080"/>
          <w:tab w:val="left" w:pos="1440"/>
          <w:tab w:val="right" w:leader="dot" w:pos="9360"/>
        </w:tabs>
        <w:ind w:left="720" w:hanging="720"/>
      </w:pPr>
      <w:r>
        <w:t xml:space="preserve">Table 4: </w:t>
      </w:r>
      <w:r w:rsidR="004B7C3C">
        <w:fldChar w:fldCharType="begin"/>
      </w:r>
      <w:r>
        <w:instrText xml:space="preserve"> MACROBUTTON  AcceptAllChangesInDoc "[Click here and type table title]" </w:instrText>
      </w:r>
      <w:r w:rsidR="004B7C3C">
        <w:fldChar w:fldCharType="end"/>
      </w:r>
      <w:r>
        <w:tab/>
        <w:t>#</w:t>
      </w:r>
    </w:p>
    <w:p w14:paraId="1C365184" w14:textId="77777777" w:rsidR="009A1C8F" w:rsidRDefault="009A1C8F" w:rsidP="009A1C8F">
      <w:pPr>
        <w:tabs>
          <w:tab w:val="left" w:pos="720"/>
          <w:tab w:val="left" w:pos="1080"/>
          <w:tab w:val="left" w:pos="1440"/>
          <w:tab w:val="right" w:leader="dot" w:pos="9360"/>
        </w:tabs>
        <w:ind w:left="720" w:hanging="720"/>
      </w:pPr>
      <w:r>
        <w:t xml:space="preserve">Table x: </w:t>
      </w:r>
      <w:r w:rsidR="004B7C3C">
        <w:fldChar w:fldCharType="begin"/>
      </w:r>
      <w:r>
        <w:instrText xml:space="preserve"> MACROBUTTON  AcceptAllChangesInDoc "[Click here and type table title]" </w:instrText>
      </w:r>
      <w:r w:rsidR="004B7C3C">
        <w:fldChar w:fldCharType="end"/>
      </w:r>
      <w:r>
        <w:tab/>
        <w:t>#</w:t>
      </w:r>
    </w:p>
    <w:p w14:paraId="6AE1F803" w14:textId="77777777" w:rsidR="009A1C8F" w:rsidRDefault="009A1C8F">
      <w:r>
        <w:br w:type="page"/>
      </w: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7777777" w:rsidR="009A1C8F" w:rsidRDefault="009A1C8F" w:rsidP="009A1C8F">
      <w:pPr>
        <w:tabs>
          <w:tab w:val="left" w:pos="720"/>
          <w:tab w:val="left" w:pos="1080"/>
          <w:tab w:val="left" w:pos="1440"/>
          <w:tab w:val="right" w:leader="dot" w:pos="9360"/>
        </w:tabs>
        <w:ind w:left="720" w:hanging="720"/>
      </w:pPr>
      <w:r>
        <w:t xml:space="preserve">Figure 1: </w:t>
      </w:r>
      <w:r w:rsidR="004B7C3C">
        <w:fldChar w:fldCharType="begin"/>
      </w:r>
      <w:r>
        <w:instrText xml:space="preserve"> MACROBUTTON  AcceptAllChangesInDoc "Click here and type figure title.]" </w:instrText>
      </w:r>
      <w:r w:rsidR="004B7C3C">
        <w:fldChar w:fldCharType="end"/>
      </w:r>
      <w:r>
        <w:tab/>
        <w:t>#</w:t>
      </w:r>
    </w:p>
    <w:p w14:paraId="234C3A0F" w14:textId="77777777" w:rsidR="009A1C8F" w:rsidRDefault="009A1C8F" w:rsidP="009A1C8F">
      <w:pPr>
        <w:tabs>
          <w:tab w:val="left" w:pos="720"/>
          <w:tab w:val="left" w:pos="1080"/>
          <w:tab w:val="left" w:pos="1440"/>
          <w:tab w:val="right" w:leader="dot" w:pos="9360"/>
        </w:tabs>
        <w:ind w:left="720" w:hanging="720"/>
      </w:pPr>
      <w:r>
        <w:t xml:space="preserve">Figure 2: </w:t>
      </w:r>
      <w:r w:rsidR="004B7C3C">
        <w:fldChar w:fldCharType="begin"/>
      </w:r>
      <w:r>
        <w:instrText xml:space="preserve"> MACROBUTTON  AcceptAllChangesInDoc "Click here and type figure title.]" </w:instrText>
      </w:r>
      <w:r w:rsidR="004B7C3C">
        <w:fldChar w:fldCharType="end"/>
      </w:r>
      <w:r>
        <w:tab/>
        <w:t>#</w:t>
      </w:r>
    </w:p>
    <w:p w14:paraId="3E5C0D9E" w14:textId="77777777" w:rsidR="009A1C8F" w:rsidRDefault="009A1C8F" w:rsidP="009A1C8F">
      <w:pPr>
        <w:tabs>
          <w:tab w:val="left" w:pos="720"/>
          <w:tab w:val="left" w:pos="1080"/>
          <w:tab w:val="left" w:pos="1440"/>
          <w:tab w:val="right" w:leader="dot" w:pos="9360"/>
        </w:tabs>
        <w:ind w:left="720" w:hanging="720"/>
      </w:pPr>
      <w:r>
        <w:t xml:space="preserve">Figure 3: </w:t>
      </w:r>
      <w:r w:rsidR="004B7C3C">
        <w:fldChar w:fldCharType="begin"/>
      </w:r>
      <w:r>
        <w:instrText xml:space="preserve"> MACROBUTTON  AcceptAllChangesInDoc "Click here and type figure title.]" </w:instrText>
      </w:r>
      <w:r w:rsidR="004B7C3C">
        <w:fldChar w:fldCharType="end"/>
      </w:r>
      <w:r>
        <w:tab/>
        <w:t>#</w:t>
      </w:r>
    </w:p>
    <w:p w14:paraId="6C833AC4" w14:textId="77777777" w:rsidR="009A1C8F" w:rsidRDefault="009A1C8F" w:rsidP="009A1C8F">
      <w:pPr>
        <w:tabs>
          <w:tab w:val="left" w:pos="720"/>
          <w:tab w:val="left" w:pos="1080"/>
          <w:tab w:val="left" w:pos="1440"/>
          <w:tab w:val="right" w:leader="dot" w:pos="9360"/>
        </w:tabs>
        <w:ind w:left="720" w:hanging="720"/>
      </w:pPr>
      <w:r>
        <w:t xml:space="preserve">Figure 4: </w:t>
      </w:r>
      <w:r w:rsidR="004B7C3C">
        <w:fldChar w:fldCharType="begin"/>
      </w:r>
      <w:r>
        <w:instrText xml:space="preserve"> MACROBUTTON  AcceptAllChangesInDoc "Click here and type figure title.]" </w:instrText>
      </w:r>
      <w:r w:rsidR="004B7C3C">
        <w:fldChar w:fldCharType="end"/>
      </w:r>
      <w:r>
        <w:tab/>
        <w:t>#</w:t>
      </w:r>
    </w:p>
    <w:p w14:paraId="01725F47" w14:textId="77777777" w:rsidR="009A1C8F" w:rsidRDefault="009A1C8F" w:rsidP="009A1C8F">
      <w:pPr>
        <w:tabs>
          <w:tab w:val="left" w:pos="720"/>
          <w:tab w:val="left" w:pos="1080"/>
          <w:tab w:val="left" w:pos="1440"/>
          <w:tab w:val="right" w:leader="dot" w:pos="9360"/>
        </w:tabs>
        <w:ind w:left="720" w:hanging="720"/>
      </w:pPr>
      <w:r>
        <w:t xml:space="preserve">Figure x: </w:t>
      </w:r>
      <w:r w:rsidR="004B7C3C">
        <w:fldChar w:fldCharType="begin"/>
      </w:r>
      <w:r>
        <w:instrText xml:space="preserve"> MACROBUTTON  AcceptAllChangesInDoc "Click here and type figure title.]" </w:instrText>
      </w:r>
      <w:r w:rsidR="004B7C3C">
        <w:fldChar w:fldCharType="end"/>
      </w:r>
      <w:r>
        <w:tab/>
        <w:t>#</w:t>
      </w:r>
    </w:p>
    <w:p w14:paraId="1BBDD3D4" w14:textId="77777777" w:rsidR="009A1C8F" w:rsidRDefault="009A1C8F" w:rsidP="009A1C8F">
      <w:pPr>
        <w:tabs>
          <w:tab w:val="left" w:pos="720"/>
          <w:tab w:val="left" w:pos="1080"/>
          <w:tab w:val="left" w:pos="1440"/>
          <w:tab w:val="right" w:leader="dot" w:pos="9360"/>
        </w:tabs>
      </w:pP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6EDD56F4" w14:textId="77777777" w:rsidR="009A1C8F" w:rsidRDefault="009A1C8F" w:rsidP="00DA5ED2">
      <w:pPr>
        <w:jc w:val="center"/>
      </w:pPr>
    </w:p>
    <w:p w14:paraId="3C5DB1B2" w14:textId="77777777" w:rsidR="009A1C8F" w:rsidRDefault="009A1C8F" w:rsidP="00DA5ED2">
      <w:pPr>
        <w:jc w:val="center"/>
      </w:pPr>
    </w:p>
    <w:p w14:paraId="7176D898" w14:textId="77777777" w:rsidR="009A1C8F" w:rsidRDefault="009A1C8F" w:rsidP="00DA5ED2">
      <w:pPr>
        <w:jc w:val="center"/>
      </w:pPr>
      <w:r>
        <w:t>CHAPTER 1</w:t>
      </w:r>
    </w:p>
    <w:p w14:paraId="776044BD" w14:textId="77777777" w:rsidR="009A1C8F" w:rsidRDefault="009A1C8F" w:rsidP="00DA5ED2">
      <w:pPr>
        <w:jc w:val="center"/>
      </w:pPr>
      <w:r>
        <w:t>ENTER TITLE HERE</w:t>
      </w:r>
    </w:p>
    <w:p w14:paraId="4339FAE0" w14:textId="77777777" w:rsidR="009A1C8F" w:rsidRDefault="00DA5ED2" w:rsidP="00DA5ED2">
      <w:r>
        <w:tab/>
        <w:t>Please begin the beginning of your body text on this page (if already created in another document, you may simply copy and paste the appropriate information on this page, remembering to check that your first line of text meets the 1.75 inch top margin [i.e. appears on the third double spaced line of the page]).</w:t>
      </w:r>
    </w:p>
    <w:p w14:paraId="225A32BA" w14:textId="77777777" w:rsidR="00B75FB4" w:rsidRDefault="00B75FB4" w:rsidP="00DA5ED2"/>
    <w:p w14:paraId="7958CAC1" w14:textId="77777777" w:rsidR="00B75FB4" w:rsidRDefault="00B75FB4" w:rsidP="00DA5ED2"/>
    <w:p w14:paraId="5E674F5D" w14:textId="77777777" w:rsidR="00B75FB4" w:rsidRDefault="00B75FB4" w:rsidP="00DA5ED2"/>
    <w:p w14:paraId="3C5C895D" w14:textId="77777777" w:rsidR="00B75FB4" w:rsidRDefault="00B75FB4" w:rsidP="00DA5ED2"/>
    <w:p w14:paraId="450E81D0" w14:textId="77777777" w:rsidR="00B75FB4" w:rsidRDefault="00B75FB4" w:rsidP="00DA5ED2"/>
    <w:p w14:paraId="5896D7E9" w14:textId="77777777" w:rsidR="00B75FB4" w:rsidRDefault="00B75FB4" w:rsidP="00DA5ED2"/>
    <w:p w14:paraId="2DE5ED32" w14:textId="77777777" w:rsidR="00B75FB4" w:rsidRDefault="00B75FB4" w:rsidP="00DA5ED2"/>
    <w:p w14:paraId="68C9720D" w14:textId="77777777" w:rsidR="00B75FB4" w:rsidRDefault="00B75FB4" w:rsidP="00DA5ED2"/>
    <w:p w14:paraId="1329433A" w14:textId="77777777" w:rsidR="00B75FB4" w:rsidRDefault="00B75FB4" w:rsidP="00DA5ED2"/>
    <w:p w14:paraId="3104CE21" w14:textId="77777777" w:rsidR="00B75FB4" w:rsidRDefault="00B75FB4" w:rsidP="00DA5ED2"/>
    <w:p w14:paraId="20649B76" w14:textId="77777777" w:rsidR="00B75FB4" w:rsidRDefault="00B75FB4" w:rsidP="00DA5ED2"/>
    <w:p w14:paraId="4EACBEAE" w14:textId="77777777" w:rsidR="00B75FB4" w:rsidRDefault="00B75FB4" w:rsidP="00DA5ED2"/>
    <w:p w14:paraId="541BF79F" w14:textId="77777777" w:rsidR="00B75FB4" w:rsidRDefault="00B75FB4" w:rsidP="00DA5ED2"/>
    <w:p w14:paraId="4FF76381" w14:textId="77777777" w:rsidR="00B75FB4" w:rsidRDefault="00B75FB4" w:rsidP="00DA5ED2"/>
    <w:p w14:paraId="60B13669" w14:textId="77777777" w:rsidR="00B75FB4" w:rsidRDefault="00B75FB4" w:rsidP="00DA5ED2"/>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1C042ABF" w:rsidR="003B3DBC" w:rsidRPr="003B3DBC" w:rsidRDefault="003B3DBC" w:rsidP="000D2BF2">
      <w:pPr>
        <w:jc w:val="both"/>
      </w:pPr>
      <w:r w:rsidRPr="003B3DBC">
        <w:t xml:space="preserve">In the World Wide Web (www) a web page can be accessed by its Uniform Resource Locator (URL) through the hypertext transfer protocol (HTTP). Most of the resources on the www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Pr="003B3DBC">
        <w:t xml:space="preserve"> syntax makes the content easy to process the information while making it more amenable to exchange between heterogeneous applications. The semantic web can be thought of as a huge graph where resources are connected to other resources through meaningful edges. </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77777777" w:rsidR="00510EE8" w:rsidRDefault="00510EE8" w:rsidP="00293AEA">
      <w:pPr>
        <w:pStyle w:val="ListParagraph"/>
        <w:ind w:left="405"/>
      </w:pPr>
      <w:r>
        <w:t>There can be different ways in which semantics can be added to information. Ranked from the weakest formalisms to the strongest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lastRenderedPageBreak/>
        <w:t>Taxonomies</w:t>
      </w:r>
    </w:p>
    <w:p w14:paraId="2C737802" w14:textId="09C16578" w:rsidR="00510EE8" w:rsidRDefault="00510EE8" w:rsidP="00510EE8">
      <w:pPr>
        <w:pStyle w:val="ListParagraph"/>
        <w:ind w:left="1125"/>
      </w:pPr>
      <w:r>
        <w:t>Taxonomy is a controlled vocabulary with relations like “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0D0B9DAD" w14:textId="17CFAA47" w:rsidR="00510EE8" w:rsidRDefault="00510EE8" w:rsidP="00510EE8">
      <w:pPr>
        <w:pStyle w:val="ListParagraph"/>
        <w:ind w:left="1125"/>
      </w:pPr>
      <w:r>
        <w:t xml:space="preserve">A Thesaurus adds to </w:t>
      </w:r>
      <w:r w:rsidR="00712B32">
        <w:t>taxonomy</w:t>
      </w:r>
      <w:r>
        <w:t xml:space="preserve"> by giving the ability to state if two terms are equivalent, homographic or associative [NISO, 2005]</w:t>
      </w:r>
    </w:p>
    <w:p w14:paraId="22136728" w14:textId="77777777" w:rsidR="000F3565" w:rsidRDefault="000F3565" w:rsidP="00510EE8">
      <w:pPr>
        <w:pStyle w:val="ListParagraph"/>
        <w:ind w:left="1125"/>
      </w:pPr>
    </w:p>
    <w:p w14:paraId="11ACA85A" w14:textId="77777777" w:rsidR="00510EE8" w:rsidRDefault="00510EE8" w:rsidP="00510EE8">
      <w:pPr>
        <w:pStyle w:val="ListParagraph"/>
        <w:numPr>
          <w:ilvl w:val="0"/>
          <w:numId w:val="9"/>
        </w:numPr>
        <w:spacing w:after="200" w:line="276" w:lineRule="auto"/>
      </w:pPr>
      <w:r>
        <w:t>Ontologies</w:t>
      </w:r>
    </w:p>
    <w:p w14:paraId="5AB88887" w14:textId="0E03A3AB"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Pr>
          <w:rFonts w:cstheme="minorHAnsi"/>
          <w:iCs/>
          <w:color w:val="000000"/>
          <w:shd w:val="clear" w:color="auto" w:fill="FFFFFF"/>
        </w:rPr>
        <w:t xml:space="preserve"> [reference </w:t>
      </w:r>
      <w:proofErr w:type="gramStart"/>
      <w:r>
        <w:rPr>
          <w:rFonts w:cstheme="minorHAnsi"/>
          <w:iCs/>
          <w:color w:val="000000"/>
          <w:shd w:val="clear" w:color="auto" w:fill="FFFFFF"/>
        </w:rPr>
        <w:t>here ]</w:t>
      </w:r>
      <w:proofErr w:type="gramEnd"/>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 xml:space="preserve">Ontologies represent shared domain-specific </w:t>
      </w:r>
      <w:r w:rsidR="00F31E71">
        <w:fldChar w:fldCharType="begin"/>
      </w:r>
      <w:r w:rsidR="00F31E71">
        <w:instrText xml:space="preserve"> ADDIN EN.CITE &lt;EndNote&gt;&lt;Cite&gt;&lt;Author&gt;Brickley&lt;/Author&gt;&lt;Year&gt;2000&lt;/Year&gt;&lt;RecNum&gt;4&lt;/RecNum&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F31E71">
        <w:rPr>
          <w:noProof/>
        </w:rPr>
        <w:t>{Brickley, 2000 #4}</w:t>
      </w:r>
      <w:r w:rsidR="00F31E71">
        <w:fldChar w:fldCharType="end"/>
      </w:r>
      <w:r>
        <w:t>knowledge, which can be shared between machines and people. Ontologies can be expressed in increasingly expressive languages l</w:t>
      </w:r>
      <w:r w:rsidR="00F31E71">
        <w:t xml:space="preserve">ike: RDF-Schema </w:t>
      </w:r>
      <w:r w:rsidR="00F31E71">
        <w:fldChar w:fldCharType="begin"/>
      </w:r>
      <w:r w:rsidR="00F31E71">
        <w:instrText xml:space="preserve"> ADDIN EN.CITE &lt;EndNote&gt;&lt;Cite&gt;&lt;Author&gt;Brickley&lt;/Author&gt;&lt;Year&gt;2000&lt;/Year&gt;&lt;RecNum&gt;4&lt;/RecNum&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F31E71">
        <w:rPr>
          <w:noProof/>
        </w:rPr>
        <w:t>{Brickley, 2000 #4}</w:t>
      </w:r>
      <w:r w:rsidR="00F31E71">
        <w:fldChar w:fldCharType="end"/>
      </w:r>
      <w:r>
        <w:t xml:space="preserve">, Web Ontology Language (OWL) [Reference here]. </w:t>
      </w:r>
    </w:p>
    <w:p w14:paraId="68EF96CC" w14:textId="77777777" w:rsidR="00F31E71" w:rsidRDefault="00F31E71" w:rsidP="000F3565">
      <w:pPr>
        <w:pStyle w:val="ListParagraph"/>
        <w:ind w:left="1125"/>
      </w:pPr>
    </w:p>
    <w:p w14:paraId="4A78F902" w14:textId="0F839E1B" w:rsidR="00F31E71" w:rsidRDefault="00F31E71" w:rsidP="00F31E71">
      <w:pPr>
        <w:pStyle w:val="ListParagraph"/>
        <w:numPr>
          <w:ilvl w:val="1"/>
          <w:numId w:val="8"/>
        </w:numPr>
      </w:pPr>
      <w:r>
        <w:t>Introduction to REST Web Services</w:t>
      </w:r>
    </w:p>
    <w:p w14:paraId="38086EE0" w14:textId="5AFECEC8" w:rsidR="00F31E71" w:rsidRDefault="00F31E71" w:rsidP="00F31E71">
      <w:pPr>
        <w:ind w:firstLine="720"/>
        <w:jc w:val="both"/>
        <w:rPr>
          <w:szCs w:val="24"/>
        </w:rPr>
      </w:pPr>
      <w:r>
        <w:rPr>
          <w:szCs w:val="24"/>
        </w:rPr>
        <w:t xml:space="preserve">The popularity for Web services is growing with the demand for the interoperability between software applications across frameworks and platforms. </w:t>
      </w:r>
      <w:r w:rsidRPr="00011117">
        <w:rPr>
          <w:szCs w:val="24"/>
        </w:rPr>
        <w:t xml:space="preserve">W3C </w:t>
      </w:r>
      <w:r>
        <w:rPr>
          <w:szCs w:val="24"/>
        </w:rPr>
        <w:t xml:space="preserve">defines </w:t>
      </w:r>
      <w:r w:rsidRPr="00011117">
        <w:rPr>
          <w:szCs w:val="24"/>
        </w:rPr>
        <w:t xml:space="preserve">Web service </w:t>
      </w:r>
      <w:r>
        <w:rPr>
          <w:szCs w:val="24"/>
        </w:rPr>
        <w:t>as</w:t>
      </w:r>
      <w:r w:rsidRPr="00011117">
        <w:rPr>
          <w:szCs w:val="24"/>
        </w:rPr>
        <w:t xml:space="preserve"> “a software system designed to support interoperable machine-to-machine interaction over a network. It has an interface described in a machine-</w:t>
      </w:r>
      <w:proofErr w:type="spellStart"/>
      <w:r w:rsidRPr="00011117">
        <w:rPr>
          <w:szCs w:val="24"/>
        </w:rPr>
        <w:t>processable</w:t>
      </w:r>
      <w:proofErr w:type="spellEnd"/>
      <w:r w:rsidRPr="00011117">
        <w:rPr>
          <w:szCs w:val="24"/>
        </w:rPr>
        <w:t xml:space="preserve"> format. Other systems interact with the Web service in a manner prescribed by its description”. REST </w:t>
      </w:r>
      <w:r>
        <w:rPr>
          <w:szCs w:val="24"/>
        </w:rPr>
        <w:t>is a Web service design model that focuses on system’s resources.  E</w:t>
      </w:r>
      <w:r w:rsidRPr="00011117">
        <w:rPr>
          <w:szCs w:val="24"/>
        </w:rPr>
        <w:t xml:space="preserve">ach resource </w:t>
      </w:r>
      <w:r>
        <w:rPr>
          <w:szCs w:val="24"/>
        </w:rPr>
        <w:t>is</w:t>
      </w:r>
      <w:r w:rsidRPr="00011117">
        <w:rPr>
          <w:szCs w:val="24"/>
        </w:rPr>
        <w:t xml:space="preserve"> represented by a URI (Uniform Resource Identifier</w:t>
      </w:r>
      <w:r w:rsidR="00407AA2" w:rsidRPr="00011117">
        <w:rPr>
          <w:szCs w:val="24"/>
        </w:rPr>
        <w:t>)</w:t>
      </w:r>
      <w:r w:rsidR="00407AA2">
        <w:rPr>
          <w:szCs w:val="24"/>
        </w:rPr>
        <w:t>, which</w:t>
      </w:r>
      <w:r w:rsidRPr="00011117">
        <w:rPr>
          <w:szCs w:val="24"/>
        </w:rPr>
        <w:t xml:space="preserve"> </w:t>
      </w:r>
      <w:r>
        <w:rPr>
          <w:szCs w:val="24"/>
        </w:rPr>
        <w:t>e</w:t>
      </w:r>
      <w:r w:rsidRPr="00413020">
        <w:rPr>
          <w:szCs w:val="24"/>
        </w:rPr>
        <w:t>nables unif</w:t>
      </w:r>
      <w:r>
        <w:rPr>
          <w:szCs w:val="24"/>
        </w:rPr>
        <w:t xml:space="preserve">orm identification of resources. It follows </w:t>
      </w:r>
      <w:r w:rsidRPr="00413020">
        <w:rPr>
          <w:szCs w:val="24"/>
        </w:rPr>
        <w:t xml:space="preserve">a defined </w:t>
      </w:r>
      <w:r>
        <w:rPr>
          <w:szCs w:val="24"/>
        </w:rPr>
        <w:t>set of naming scheme.</w:t>
      </w:r>
    </w:p>
    <w:p w14:paraId="369247E4" w14:textId="77777777" w:rsidR="00F31E71" w:rsidRDefault="00F31E71" w:rsidP="00F31E71">
      <w:pPr>
        <w:ind w:firstLine="720"/>
        <w:jc w:val="both"/>
        <w:rPr>
          <w:szCs w:val="24"/>
        </w:rPr>
      </w:pPr>
      <w:r w:rsidRPr="00011117">
        <w:rPr>
          <w:szCs w:val="24"/>
        </w:rPr>
        <w:t xml:space="preserve">The </w:t>
      </w:r>
      <w:r>
        <w:rPr>
          <w:szCs w:val="24"/>
        </w:rPr>
        <w:t>design</w:t>
      </w:r>
      <w:r w:rsidRPr="00011117">
        <w:rPr>
          <w:szCs w:val="24"/>
        </w:rPr>
        <w:t xml:space="preserve"> principles followed by </w:t>
      </w:r>
      <w:r>
        <w:rPr>
          <w:szCs w:val="24"/>
        </w:rPr>
        <w:t xml:space="preserve">an implementation of a </w:t>
      </w:r>
      <w:r w:rsidRPr="00011117">
        <w:rPr>
          <w:szCs w:val="24"/>
        </w:rPr>
        <w:t xml:space="preserve">REST </w:t>
      </w:r>
      <w:r>
        <w:rPr>
          <w:szCs w:val="24"/>
        </w:rPr>
        <w:t>Web service</w:t>
      </w:r>
      <w:r w:rsidRPr="00445D95">
        <w:rPr>
          <w:szCs w:val="24"/>
        </w:rPr>
        <w:t xml:space="preserve"> are:</w:t>
      </w:r>
      <w:r>
        <w:rPr>
          <w:szCs w:val="24"/>
        </w:rPr>
        <w:t xml:space="preserve"> Stateless, use of HTTP methods, use of URIs and XML formats. It is called a stateless operation as the request contains all </w:t>
      </w:r>
      <w:r w:rsidRPr="00445D95">
        <w:rPr>
          <w:szCs w:val="24"/>
        </w:rPr>
        <w:t>the information needed to generate a res</w:t>
      </w:r>
      <w:r>
        <w:rPr>
          <w:szCs w:val="24"/>
        </w:rPr>
        <w:t xml:space="preserve">ponse independent of the </w:t>
      </w:r>
      <w:r w:rsidRPr="00445D95">
        <w:rPr>
          <w:szCs w:val="24"/>
        </w:rPr>
        <w:t>session.</w:t>
      </w:r>
      <w:r>
        <w:rPr>
          <w:szCs w:val="24"/>
        </w:rPr>
        <w:t xml:space="preserve"> Also, a REST Web service always uses o</w:t>
      </w:r>
      <w:r w:rsidRPr="007A67C9">
        <w:rPr>
          <w:szCs w:val="24"/>
        </w:rPr>
        <w:t>ne of the HTTP methods: POST, GET, PUT or DELETE</w:t>
      </w:r>
      <w:r>
        <w:rPr>
          <w:szCs w:val="24"/>
        </w:rPr>
        <w:t xml:space="preserve"> to add,</w:t>
      </w:r>
      <w:r w:rsidRPr="007A67C9">
        <w:rPr>
          <w:szCs w:val="24"/>
        </w:rPr>
        <w:t xml:space="preserve"> </w:t>
      </w:r>
      <w:r>
        <w:rPr>
          <w:szCs w:val="24"/>
        </w:rPr>
        <w:t>remove or get</w:t>
      </w:r>
      <w:r w:rsidRPr="007A67C9">
        <w:rPr>
          <w:szCs w:val="24"/>
        </w:rPr>
        <w:t xml:space="preserve"> a resource</w:t>
      </w:r>
      <w:r>
        <w:rPr>
          <w:szCs w:val="24"/>
        </w:rPr>
        <w:t>. E</w:t>
      </w:r>
      <w:r w:rsidRPr="00445D95">
        <w:rPr>
          <w:szCs w:val="24"/>
        </w:rPr>
        <w:t xml:space="preserve">ach resource </w:t>
      </w:r>
      <w:r>
        <w:rPr>
          <w:szCs w:val="24"/>
        </w:rPr>
        <w:t xml:space="preserve">is represented </w:t>
      </w:r>
      <w:r w:rsidRPr="00445D95">
        <w:rPr>
          <w:szCs w:val="24"/>
        </w:rPr>
        <w:t>by a URI</w:t>
      </w:r>
      <w:r>
        <w:rPr>
          <w:szCs w:val="24"/>
        </w:rPr>
        <w:t xml:space="preserve"> in a REST Web service</w:t>
      </w:r>
      <w:r w:rsidRPr="00445D95">
        <w:rPr>
          <w:szCs w:val="24"/>
        </w:rPr>
        <w:t xml:space="preserve">. This </w:t>
      </w:r>
      <w:r>
        <w:rPr>
          <w:szCs w:val="24"/>
        </w:rPr>
        <w:t>enables</w:t>
      </w:r>
      <w:r w:rsidRPr="00445D95">
        <w:rPr>
          <w:szCs w:val="24"/>
        </w:rPr>
        <w:t xml:space="preserve"> </w:t>
      </w:r>
      <w:r>
        <w:rPr>
          <w:szCs w:val="24"/>
        </w:rPr>
        <w:t>use of hyperlinks to browse</w:t>
      </w:r>
      <w:r w:rsidRPr="00445D95">
        <w:rPr>
          <w:szCs w:val="24"/>
        </w:rPr>
        <w:t xml:space="preserve"> </w:t>
      </w:r>
      <w:r>
        <w:rPr>
          <w:szCs w:val="24"/>
        </w:rPr>
        <w:t>resources. And the data format typically used is</w:t>
      </w:r>
      <w:r w:rsidRPr="00445D95">
        <w:rPr>
          <w:szCs w:val="24"/>
        </w:rPr>
        <w:t xml:space="preserve"> XML</w:t>
      </w:r>
      <w:r>
        <w:rPr>
          <w:szCs w:val="24"/>
        </w:rPr>
        <w:t>. XML is used to</w:t>
      </w:r>
      <w:r w:rsidRPr="00445D95">
        <w:rPr>
          <w:szCs w:val="24"/>
        </w:rPr>
        <w:t xml:space="preserve"> format</w:t>
      </w:r>
      <w:r>
        <w:rPr>
          <w:szCs w:val="24"/>
        </w:rPr>
        <w:t xml:space="preserve"> request and response messages.</w:t>
      </w:r>
    </w:p>
    <w:p w14:paraId="24DCB85E" w14:textId="77777777" w:rsidR="00F31E71" w:rsidRDefault="00F31E71" w:rsidP="00F31E71">
      <w:pPr>
        <w:ind w:firstLine="720"/>
        <w:jc w:val="both"/>
        <w:rPr>
          <w:szCs w:val="24"/>
        </w:rPr>
      </w:pPr>
      <w:r>
        <w:rPr>
          <w:szCs w:val="24"/>
        </w:rPr>
        <w:t>REST Web services have quite a few advantages because of which REST design model is gaining popularity gradually and is being adopted more for major Web service implementations. Some of the benefits of using REST Web services are:</w:t>
      </w:r>
    </w:p>
    <w:p w14:paraId="4299AD03" w14:textId="77777777" w:rsidR="00F31E71" w:rsidRDefault="00F31E71" w:rsidP="00F31E71">
      <w:pPr>
        <w:numPr>
          <w:ilvl w:val="0"/>
          <w:numId w:val="11"/>
        </w:numPr>
        <w:tabs>
          <w:tab w:val="num" w:pos="720"/>
        </w:tabs>
        <w:jc w:val="both"/>
        <w:rPr>
          <w:szCs w:val="24"/>
        </w:rPr>
      </w:pPr>
      <w:r>
        <w:rPr>
          <w:szCs w:val="24"/>
        </w:rPr>
        <w:t>They are lightweight.</w:t>
      </w:r>
    </w:p>
    <w:p w14:paraId="1C8F3524" w14:textId="77777777" w:rsidR="00F31E71" w:rsidRDefault="00F31E71" w:rsidP="00F31E71">
      <w:pPr>
        <w:numPr>
          <w:ilvl w:val="0"/>
          <w:numId w:val="11"/>
        </w:numPr>
        <w:tabs>
          <w:tab w:val="num" w:pos="720"/>
        </w:tabs>
        <w:jc w:val="both"/>
        <w:rPr>
          <w:szCs w:val="24"/>
        </w:rPr>
      </w:pPr>
      <w:r>
        <w:rPr>
          <w:szCs w:val="24"/>
        </w:rPr>
        <w:t>The results are human readable.</w:t>
      </w:r>
    </w:p>
    <w:p w14:paraId="3CF672E1" w14:textId="77777777" w:rsidR="00F31E71" w:rsidRDefault="00F31E71" w:rsidP="00F31E71">
      <w:pPr>
        <w:numPr>
          <w:ilvl w:val="0"/>
          <w:numId w:val="11"/>
        </w:numPr>
        <w:tabs>
          <w:tab w:val="num" w:pos="720"/>
        </w:tabs>
        <w:jc w:val="both"/>
        <w:rPr>
          <w:szCs w:val="24"/>
        </w:rPr>
      </w:pPr>
      <w:r w:rsidRPr="001E3646">
        <w:rPr>
          <w:szCs w:val="24"/>
        </w:rPr>
        <w:t xml:space="preserve">They are easy to implement. </w:t>
      </w:r>
    </w:p>
    <w:p w14:paraId="55A2028B" w14:textId="77777777" w:rsidR="00F31E71" w:rsidRDefault="00F31E71" w:rsidP="00F31E71">
      <w:pPr>
        <w:jc w:val="both"/>
        <w:rPr>
          <w:szCs w:val="24"/>
        </w:rPr>
      </w:pPr>
    </w:p>
    <w:p w14:paraId="43488269" w14:textId="77777777" w:rsidR="00F31E71" w:rsidRPr="001E3646" w:rsidRDefault="00F31E71" w:rsidP="00F31E71">
      <w:pPr>
        <w:ind w:firstLine="720"/>
        <w:jc w:val="both"/>
        <w:rPr>
          <w:szCs w:val="24"/>
        </w:rPr>
      </w:pPr>
      <w:r w:rsidRPr="001E3646">
        <w:rPr>
          <w:szCs w:val="24"/>
        </w:rPr>
        <w:t xml:space="preserve">Another widely adopted Web service </w:t>
      </w:r>
      <w:r>
        <w:rPr>
          <w:szCs w:val="24"/>
        </w:rPr>
        <w:t>design</w:t>
      </w:r>
      <w:r w:rsidRPr="001E3646">
        <w:rPr>
          <w:szCs w:val="24"/>
        </w:rPr>
        <w:t xml:space="preserve"> is </w:t>
      </w:r>
      <w:r>
        <w:rPr>
          <w:szCs w:val="24"/>
        </w:rPr>
        <w:t xml:space="preserve">based on </w:t>
      </w:r>
      <w:r w:rsidRPr="001E3646">
        <w:rPr>
          <w:szCs w:val="24"/>
        </w:rPr>
        <w:t xml:space="preserve">SOAP. </w:t>
      </w:r>
      <w:r>
        <w:rPr>
          <w:szCs w:val="24"/>
        </w:rPr>
        <w:t>SOAP</w:t>
      </w:r>
      <w:r w:rsidRPr="001E3646">
        <w:rPr>
          <w:szCs w:val="24"/>
        </w:rPr>
        <w:t xml:space="preserve"> stands for Simple Object Access Protocol. </w:t>
      </w:r>
      <w:r>
        <w:rPr>
          <w:szCs w:val="24"/>
        </w:rPr>
        <w:t xml:space="preserve">It is a XML based protocol that enables the exchange of information amongst software applications over HTTP. </w:t>
      </w:r>
      <w:r w:rsidRPr="001E3646">
        <w:rPr>
          <w:szCs w:val="24"/>
        </w:rPr>
        <w:t>Depending on the application at times SOAP is preferred over REST for the following reasons:</w:t>
      </w:r>
    </w:p>
    <w:p w14:paraId="4FBFCFE8" w14:textId="77777777" w:rsidR="00F31E71" w:rsidRPr="001E3646" w:rsidRDefault="00F31E71" w:rsidP="00F31E71">
      <w:pPr>
        <w:pStyle w:val="ListParagraph"/>
        <w:numPr>
          <w:ilvl w:val="0"/>
          <w:numId w:val="12"/>
        </w:numPr>
        <w:suppressAutoHyphens/>
        <w:contextualSpacing w:val="0"/>
        <w:jc w:val="both"/>
        <w:rPr>
          <w:rFonts w:ascii="Times New Roman" w:hAnsi="Times New Roman"/>
          <w:szCs w:val="24"/>
        </w:rPr>
      </w:pPr>
      <w:r w:rsidRPr="001E3646">
        <w:rPr>
          <w:rFonts w:ascii="Times New Roman" w:hAnsi="Times New Roman"/>
          <w:szCs w:val="24"/>
        </w:rPr>
        <w:t>It is mostly easier to consume a SOAP Web service.</w:t>
      </w:r>
    </w:p>
    <w:p w14:paraId="0C97E85A"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The type checking is much stricter in SOAP.</w:t>
      </w:r>
    </w:p>
    <w:p w14:paraId="3AB97BD8"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Because of wide Enterprise level adoption there are a lot of development tools available to enable some of the more complicated tasks in implementation of a SOAP Web service.</w:t>
      </w:r>
    </w:p>
    <w:p w14:paraId="78D0DB51" w14:textId="77777777" w:rsidR="00F31E71" w:rsidRDefault="00F31E71" w:rsidP="00F31E71">
      <w:pPr>
        <w:rPr>
          <w:szCs w:val="24"/>
        </w:rPr>
      </w:pPr>
    </w:p>
    <w:p w14:paraId="1DF5A6F5" w14:textId="24F415AA" w:rsidR="00F31E71" w:rsidRDefault="00F31E71" w:rsidP="00F31E71">
      <w:pPr>
        <w:pStyle w:val="ListParagraph"/>
        <w:ind w:left="360"/>
      </w:pPr>
      <w:r>
        <w:rPr>
          <w:szCs w:val="24"/>
        </w:rPr>
        <w:t xml:space="preserve">Overall, the REST design pattern provides the flexibility and scalability that is integral to this project. We will go into further details on how </w:t>
      </w:r>
      <w:r w:rsidRPr="00F15969">
        <w:rPr>
          <w:szCs w:val="24"/>
        </w:rPr>
        <w:t>RESTful</w:t>
      </w:r>
      <w:r>
        <w:rPr>
          <w:szCs w:val="24"/>
        </w:rPr>
        <w:t xml:space="preserve"> W</w:t>
      </w:r>
      <w:r w:rsidRPr="00F15969">
        <w:rPr>
          <w:szCs w:val="24"/>
        </w:rPr>
        <w:t>eb</w:t>
      </w:r>
      <w:r>
        <w:rPr>
          <w:szCs w:val="24"/>
        </w:rPr>
        <w:t xml:space="preserve"> </w:t>
      </w:r>
      <w:r w:rsidRPr="00F15969">
        <w:rPr>
          <w:szCs w:val="24"/>
        </w:rPr>
        <w:t>service</w:t>
      </w:r>
      <w:r w:rsidR="00244689">
        <w:rPr>
          <w:szCs w:val="24"/>
        </w:rPr>
        <w:t xml:space="preserve">s are leveraged to </w:t>
      </w:r>
      <w:r>
        <w:rPr>
          <w:szCs w:val="24"/>
        </w:rPr>
        <w:t xml:space="preserve">provide </w:t>
      </w:r>
      <w:r w:rsidRPr="00F15969">
        <w:rPr>
          <w:szCs w:val="24"/>
        </w:rPr>
        <w:t xml:space="preserve">an interface to </w:t>
      </w:r>
      <w:r>
        <w:rPr>
          <w:szCs w:val="24"/>
        </w:rPr>
        <w:t>or</w:t>
      </w:r>
      <w:r w:rsidRPr="00F15969">
        <w:rPr>
          <w:szCs w:val="24"/>
        </w:rPr>
        <w:t xml:space="preserve"> download </w:t>
      </w:r>
      <w:r>
        <w:rPr>
          <w:szCs w:val="24"/>
        </w:rPr>
        <w:t>ontology</w:t>
      </w:r>
      <w:r w:rsidRPr="00F15969">
        <w:rPr>
          <w:szCs w:val="24"/>
        </w:rPr>
        <w:t xml:space="preserve"> as an owl file</w:t>
      </w:r>
      <w:r>
        <w:rPr>
          <w:szCs w:val="24"/>
        </w:rPr>
        <w:t xml:space="preserve">, </w:t>
      </w:r>
      <w:r w:rsidRPr="00F15969">
        <w:rPr>
          <w:szCs w:val="24"/>
        </w:rPr>
        <w:t xml:space="preserve">to browse the ontology schema </w:t>
      </w:r>
      <w:r>
        <w:rPr>
          <w:szCs w:val="24"/>
        </w:rPr>
        <w:t xml:space="preserve">and to </w:t>
      </w:r>
      <w:r w:rsidRPr="00F15969">
        <w:rPr>
          <w:szCs w:val="24"/>
        </w:rPr>
        <w:t xml:space="preserve">update </w:t>
      </w:r>
      <w:r>
        <w:rPr>
          <w:szCs w:val="24"/>
        </w:rPr>
        <w:t>the classes and properties.</w:t>
      </w:r>
      <w:r w:rsidRPr="00F15969">
        <w:rPr>
          <w:szCs w:val="24"/>
        </w:rPr>
        <w:br/>
      </w:r>
    </w:p>
    <w:p w14:paraId="4CCC7530" w14:textId="77777777" w:rsidR="000F3565" w:rsidRDefault="000F3565" w:rsidP="000F3565">
      <w:pPr>
        <w:pStyle w:val="ListParagraph"/>
        <w:spacing w:after="200" w:line="276" w:lineRule="auto"/>
        <w:ind w:left="1125"/>
      </w:pPr>
    </w:p>
    <w:p w14:paraId="0483A414" w14:textId="77777777" w:rsidR="00510EE8" w:rsidRDefault="00510EE8" w:rsidP="00510EE8">
      <w:pPr>
        <w:pStyle w:val="ListParagraph"/>
        <w:ind w:left="360"/>
        <w:jc w:val="both"/>
      </w:pPr>
    </w:p>
    <w:p w14:paraId="7650E513" w14:textId="77777777" w:rsidR="003B3DBC" w:rsidRDefault="003B3DBC" w:rsidP="00235B8A">
      <w:pPr>
        <w:jc w:val="center"/>
      </w:pPr>
    </w:p>
    <w:p w14:paraId="1870EFBC" w14:textId="77777777" w:rsidR="003B3DBC" w:rsidRDefault="003B3DBC" w:rsidP="00235B8A">
      <w:pPr>
        <w:jc w:val="center"/>
      </w:pPr>
    </w:p>
    <w:p w14:paraId="3FA9AD14" w14:textId="77777777" w:rsidR="003B3DBC" w:rsidRDefault="003B3DBC" w:rsidP="00235B8A">
      <w:pPr>
        <w:jc w:val="center"/>
      </w:pPr>
    </w:p>
    <w:p w14:paraId="6B61B16E" w14:textId="77777777" w:rsidR="003B3DBC" w:rsidRDefault="003B3DBC" w:rsidP="00235B8A">
      <w:pPr>
        <w:jc w:val="center"/>
      </w:pPr>
    </w:p>
    <w:p w14:paraId="1DE0A8A6" w14:textId="77777777" w:rsidR="003B3DBC" w:rsidRDefault="003B3DBC" w:rsidP="00235B8A">
      <w:pPr>
        <w:jc w:val="center"/>
      </w:pPr>
    </w:p>
    <w:p w14:paraId="4EB29A22" w14:textId="77777777" w:rsidR="003B3DBC" w:rsidRDefault="003B3DBC" w:rsidP="00235B8A">
      <w:pPr>
        <w:jc w:val="center"/>
      </w:pPr>
    </w:p>
    <w:p w14:paraId="34CFDC2D" w14:textId="77777777" w:rsidR="003B3DBC" w:rsidRDefault="003B3DBC" w:rsidP="00235B8A">
      <w:pPr>
        <w:jc w:val="center"/>
      </w:pPr>
    </w:p>
    <w:p w14:paraId="253E6B50" w14:textId="77777777" w:rsidR="003B3DBC" w:rsidRDefault="003B3DBC" w:rsidP="00235B8A">
      <w:pPr>
        <w:jc w:val="center"/>
      </w:pPr>
    </w:p>
    <w:p w14:paraId="66A7A20B" w14:textId="77777777" w:rsidR="003B3DBC" w:rsidRDefault="003B3DBC" w:rsidP="00235B8A">
      <w:pPr>
        <w:jc w:val="center"/>
      </w:pPr>
    </w:p>
    <w:p w14:paraId="314F19C4" w14:textId="77777777" w:rsidR="00F31E71" w:rsidRDefault="00F31E71" w:rsidP="00235B8A">
      <w:pPr>
        <w:jc w:val="center"/>
      </w:pPr>
    </w:p>
    <w:p w14:paraId="429C4A5F" w14:textId="77777777" w:rsidR="00F31E71" w:rsidRDefault="00F31E71" w:rsidP="00235B8A">
      <w:pPr>
        <w:jc w:val="center"/>
      </w:pPr>
    </w:p>
    <w:p w14:paraId="00DDF402" w14:textId="77777777" w:rsidR="00F31E71" w:rsidRDefault="00F31E71" w:rsidP="00235B8A">
      <w:pPr>
        <w:jc w:val="center"/>
      </w:pPr>
    </w:p>
    <w:p w14:paraId="083BA4A7" w14:textId="77777777" w:rsidR="00F83010" w:rsidRDefault="00F83010" w:rsidP="00235B8A">
      <w:pPr>
        <w:jc w:val="center"/>
      </w:pPr>
    </w:p>
    <w:p w14:paraId="7328594E" w14:textId="77777777" w:rsidR="00F83010" w:rsidRDefault="00F83010" w:rsidP="00235B8A">
      <w:pPr>
        <w:jc w:val="center"/>
      </w:pPr>
    </w:p>
    <w:p w14:paraId="6DF6FFD7" w14:textId="77777777" w:rsidR="00F83010" w:rsidRDefault="00F83010" w:rsidP="00235B8A">
      <w:pPr>
        <w:jc w:val="center"/>
      </w:pPr>
    </w:p>
    <w:p w14:paraId="37C1DAB6" w14:textId="77777777" w:rsidR="00F83010" w:rsidRDefault="00F83010" w:rsidP="00235B8A">
      <w:pPr>
        <w:jc w:val="center"/>
      </w:pPr>
    </w:p>
    <w:p w14:paraId="22F0387C" w14:textId="77777777" w:rsidR="00F83010" w:rsidRDefault="00F83010" w:rsidP="00235B8A">
      <w:pPr>
        <w:jc w:val="center"/>
      </w:pPr>
    </w:p>
    <w:p w14:paraId="74B3A1A5" w14:textId="77777777" w:rsidR="00F83010" w:rsidRDefault="00F83010" w:rsidP="00235B8A">
      <w:pPr>
        <w:jc w:val="center"/>
      </w:pPr>
    </w:p>
    <w:p w14:paraId="2A4D246A" w14:textId="77777777" w:rsidR="00F83010" w:rsidRDefault="00F83010" w:rsidP="00235B8A">
      <w:pPr>
        <w:jc w:val="center"/>
      </w:pPr>
    </w:p>
    <w:p w14:paraId="5DE6ADDE" w14:textId="6F6D450F" w:rsidR="00F31E71" w:rsidRDefault="00F31E71" w:rsidP="00235B8A">
      <w:pPr>
        <w:jc w:val="center"/>
      </w:pPr>
      <w:r>
        <w:t>CHAPTER 2</w:t>
      </w:r>
    </w:p>
    <w:p w14:paraId="75A8FFE1" w14:textId="4DFF470F" w:rsidR="00F31E71" w:rsidRDefault="00F31E71" w:rsidP="00235B8A">
      <w:pPr>
        <w:jc w:val="center"/>
      </w:pPr>
      <w:r>
        <w:t>RELATED WORK</w:t>
      </w:r>
    </w:p>
    <w:p w14:paraId="480072DC" w14:textId="77777777" w:rsidR="003B3DBC" w:rsidRDefault="003B3DBC" w:rsidP="00235B8A">
      <w:pPr>
        <w:jc w:val="center"/>
      </w:pPr>
    </w:p>
    <w:p w14:paraId="54434D38" w14:textId="77777777" w:rsidR="003B3DBC" w:rsidRDefault="003B3DBC" w:rsidP="00235B8A">
      <w:pPr>
        <w:jc w:val="center"/>
      </w:pPr>
    </w:p>
    <w:p w14:paraId="34F63B61" w14:textId="77777777" w:rsidR="003B3DBC" w:rsidRDefault="003B3DBC" w:rsidP="00235B8A">
      <w:pPr>
        <w:jc w:val="center"/>
      </w:pPr>
    </w:p>
    <w:p w14:paraId="6550D080" w14:textId="77777777" w:rsidR="003B3DBC" w:rsidRDefault="003B3DBC" w:rsidP="00235B8A">
      <w:pPr>
        <w:jc w:val="center"/>
      </w:pPr>
    </w:p>
    <w:p w14:paraId="685BBDA7" w14:textId="77777777" w:rsidR="003B3DBC" w:rsidRDefault="003B3DBC" w:rsidP="00235B8A">
      <w:pPr>
        <w:jc w:val="center"/>
      </w:pPr>
    </w:p>
    <w:p w14:paraId="228792E0" w14:textId="77777777" w:rsidR="003B3DBC" w:rsidRDefault="003B3DBC" w:rsidP="00235B8A">
      <w:pPr>
        <w:jc w:val="center"/>
      </w:pPr>
    </w:p>
    <w:p w14:paraId="461A61BC" w14:textId="77777777" w:rsidR="003B3DBC" w:rsidRDefault="003B3DBC" w:rsidP="00235B8A">
      <w:pPr>
        <w:jc w:val="center"/>
      </w:pPr>
    </w:p>
    <w:p w14:paraId="7D243246" w14:textId="77777777" w:rsidR="003B3DBC" w:rsidRDefault="003B3DBC" w:rsidP="00235B8A">
      <w:pPr>
        <w:jc w:val="center"/>
      </w:pPr>
    </w:p>
    <w:p w14:paraId="70A9A47B" w14:textId="77777777" w:rsidR="003B3DBC" w:rsidRDefault="003B3DBC" w:rsidP="00235B8A">
      <w:pPr>
        <w:jc w:val="center"/>
      </w:pPr>
    </w:p>
    <w:p w14:paraId="37180908" w14:textId="77777777" w:rsidR="003B3DBC" w:rsidRDefault="003B3DBC" w:rsidP="00235B8A">
      <w:pPr>
        <w:jc w:val="center"/>
      </w:pPr>
    </w:p>
    <w:p w14:paraId="301F459C" w14:textId="77777777" w:rsidR="003B3DBC" w:rsidRDefault="003B3DBC" w:rsidP="00235B8A">
      <w:pPr>
        <w:jc w:val="center"/>
      </w:pPr>
    </w:p>
    <w:p w14:paraId="4878904E" w14:textId="77777777" w:rsidR="00235B8A" w:rsidRDefault="00235B8A" w:rsidP="00235B8A">
      <w:pPr>
        <w:jc w:val="center"/>
      </w:pPr>
    </w:p>
    <w:p w14:paraId="3ABE3303" w14:textId="77777777" w:rsidR="003B3DBC" w:rsidRDefault="003B3DBC" w:rsidP="00235B8A">
      <w:pPr>
        <w:jc w:val="center"/>
      </w:pPr>
    </w:p>
    <w:p w14:paraId="6E40AF04" w14:textId="77777777" w:rsidR="000233E7" w:rsidRDefault="000233E7" w:rsidP="00235B8A">
      <w:pPr>
        <w:jc w:val="center"/>
      </w:pPr>
    </w:p>
    <w:p w14:paraId="42871727" w14:textId="77777777" w:rsidR="000233E7" w:rsidRDefault="000233E7" w:rsidP="00235B8A">
      <w:pPr>
        <w:jc w:val="center"/>
      </w:pPr>
    </w:p>
    <w:p w14:paraId="538FFFD2" w14:textId="77777777" w:rsidR="000233E7" w:rsidRDefault="000233E7" w:rsidP="00235B8A">
      <w:pPr>
        <w:jc w:val="center"/>
      </w:pPr>
    </w:p>
    <w:p w14:paraId="5655EE29" w14:textId="77777777" w:rsidR="000233E7" w:rsidRDefault="000233E7" w:rsidP="00235B8A">
      <w:pPr>
        <w:jc w:val="center"/>
      </w:pPr>
    </w:p>
    <w:p w14:paraId="399E70B0" w14:textId="77777777" w:rsidR="000233E7" w:rsidRDefault="000233E7" w:rsidP="00235B8A">
      <w:pPr>
        <w:jc w:val="center"/>
      </w:pPr>
    </w:p>
    <w:p w14:paraId="0E55E8F5" w14:textId="77777777" w:rsidR="000233E7" w:rsidRDefault="000233E7" w:rsidP="00235B8A">
      <w:pPr>
        <w:jc w:val="center"/>
      </w:pPr>
    </w:p>
    <w:p w14:paraId="10D6AA64" w14:textId="77777777" w:rsidR="000233E7" w:rsidRDefault="000233E7" w:rsidP="00235B8A">
      <w:pPr>
        <w:jc w:val="center"/>
      </w:pPr>
    </w:p>
    <w:p w14:paraId="16537853" w14:textId="77777777" w:rsidR="000233E7" w:rsidRDefault="000233E7" w:rsidP="00235B8A">
      <w:pPr>
        <w:jc w:val="center"/>
      </w:pPr>
    </w:p>
    <w:p w14:paraId="718BF27A" w14:textId="447C5F54" w:rsidR="00FC31BC" w:rsidRDefault="00ED0494" w:rsidP="00235B8A">
      <w:pPr>
        <w:jc w:val="center"/>
      </w:pPr>
      <w:r>
        <w:t>CHAPTER 3</w:t>
      </w:r>
    </w:p>
    <w:p w14:paraId="78C326B0" w14:textId="71B017BC" w:rsidR="00F24D55" w:rsidRDefault="00F24D55" w:rsidP="00F24D55">
      <w:pPr>
        <w:jc w:val="center"/>
      </w:pPr>
      <w:r>
        <w:t>SYSTEM DESIGN</w:t>
      </w:r>
    </w:p>
    <w:p w14:paraId="441714ED" w14:textId="6FF43FA2" w:rsidR="00A16499" w:rsidRDefault="00A16499" w:rsidP="0084744A">
      <w:pPr>
        <w:jc w:val="both"/>
      </w:pPr>
      <w:r>
        <w:t xml:space="preserve">Before describing the web-services supported by our </w:t>
      </w:r>
      <w:r w:rsidR="002C44AC">
        <w:t xml:space="preserve">ontology server, </w:t>
      </w:r>
      <w:r>
        <w:t xml:space="preserve">it is important to understand the design of the system. This chapter describes the design and approach that we have come up with for developing the ontology server. </w:t>
      </w:r>
    </w:p>
    <w:p w14:paraId="440E0176" w14:textId="43A9A22D" w:rsidR="0011166A" w:rsidRDefault="00F24D55" w:rsidP="00E37585">
      <w:pPr>
        <w:jc w:val="both"/>
      </w:pPr>
      <w:r>
        <w:t>The ontology server is a J2EE specification compliant web-server. The system has multi-tier approach like a normal J2EE web</w:t>
      </w:r>
      <w:r w:rsidR="00703AFB">
        <w:t xml:space="preserve"> application. Following diagram displays the overall system architecture</w:t>
      </w:r>
      <w:r w:rsidR="00BD7C45">
        <w:t>.</w:t>
      </w:r>
    </w:p>
    <w:p w14:paraId="685AE421" w14:textId="25CDA919" w:rsidR="0011166A" w:rsidRDefault="002C44AC" w:rsidP="00C92767">
      <w:r>
        <w:rPr>
          <w:noProof/>
        </w:rPr>
        <w:pict w14:anchorId="5D28D6F5">
          <v:shapetype id="_x0000_t32" coordsize="21600,21600" o:spt="32" o:oned="t" path="m0,0l21600,21600e" filled="f">
            <v:path arrowok="t" fillok="f" o:connecttype="none"/>
            <o:lock v:ext="edit" shapetype="t"/>
          </v:shapetype>
          <v:shape id="_x0000_s1060" type="#_x0000_t32" style="position:absolute;margin-left:225pt;margin-top:11.45pt;width:0;height:45pt;z-index:251672576;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_x0000_s1059" type="#_x0000_t32" style="position:absolute;margin-left:225pt;margin-top:191.45pt;width:0;height:45pt;z-index:251671552;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Straight Arrow Connector 17" o:spid="_x0000_s1058" type="#_x0000_t32" style="position:absolute;margin-left:225pt;margin-top:101.45pt;width:0;height:45pt;z-index:251670528;visibility:visible;mso-wrap-style:square;mso-wrap-distance-left:9pt;mso-wrap-distance-top:0;mso-wrap-distance-right:9pt;mso-wrap-distance-bottom:0;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v:shape>
        </w:pict>
      </w:r>
      <w:r>
        <w:rPr>
          <w:noProof/>
        </w:rPr>
        <w:pict w14:anchorId="2D9FC0CD">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 o:spid="_x0000_s1057" type="#_x0000_t22" style="position:absolute;margin-left:171pt;margin-top:236.45pt;width:108pt;height:45pt;z-index:251669504;visibility:visible;mso-wrap-style:square;mso-wrap-edited:f;mso-wrap-distance-left:9pt;mso-wrap-distance-top:0;mso-wrap-distance-right:9pt;mso-wrap-distance-bottom:0;mso-position-horizontal-relative:text;mso-position-vertical-relative:text;v-text-anchor:middle" wrapcoords="4800 0 1200 360 -600 2160 -600 20160 150 22680 1800 23400 3150 23400 18750 23400 19500 23400 21750 22680 22500 19800 22500 2160 20250 360 16650 0 48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Can 14">
              <w:txbxContent>
                <w:p w14:paraId="064F71F0" w14:textId="77777777" w:rsidR="00CC25D9" w:rsidRDefault="00CC25D9" w:rsidP="003D304C">
                  <w:pPr>
                    <w:jc w:val="center"/>
                  </w:pPr>
                  <w:r>
                    <w:t>Ontologies</w:t>
                  </w:r>
                </w:p>
              </w:txbxContent>
            </v:textbox>
            <w10:wrap type="through"/>
          </v:shape>
        </w:pict>
      </w:r>
      <w:r>
        <w:rPr>
          <w:noProof/>
        </w:rPr>
        <w:pict w14:anchorId="1571474E">
          <v:rect id="Rectangle 13" o:spid="_x0000_s1056" style="position:absolute;margin-left:162pt;margin-top:146.45pt;width:126pt;height:44.65pt;z-index:251668480;visibility:visible;mso-wrap-style:square;mso-wrap-edited:f;mso-wrap-distance-left:9pt;mso-wrap-distance-top:0;mso-wrap-distance-right:9pt;mso-wrap-distance-bottom:0;mso-position-horizontal-relative:text;mso-position-vertical-relative:text;v-text-anchor:middle" wrapcoords="-385 0 -514 23400 22242 2340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Rectangle 13">
              <w:txbxContent>
                <w:p w14:paraId="461B843C" w14:textId="77777777" w:rsidR="00CC25D9" w:rsidRDefault="00CC25D9" w:rsidP="003D304C">
                  <w:pPr>
                    <w:pStyle w:val="NoSpacing"/>
                    <w:jc w:val="center"/>
                  </w:pPr>
                  <w:r>
                    <w:t>Logic Layer</w:t>
                  </w:r>
                </w:p>
                <w:p w14:paraId="28ACC006" w14:textId="77777777" w:rsidR="00CC25D9" w:rsidRDefault="00CC25D9" w:rsidP="003D304C">
                  <w:pPr>
                    <w:pStyle w:val="NoSpacing"/>
                    <w:jc w:val="center"/>
                  </w:pPr>
                  <w:r>
                    <w:t>(JENA/ARQ)</w:t>
                  </w:r>
                </w:p>
              </w:txbxContent>
            </v:textbox>
            <w10:wrap type="through"/>
          </v:rect>
        </w:pict>
      </w:r>
      <w:r>
        <w:rPr>
          <w:noProof/>
        </w:rPr>
        <w:pict w14:anchorId="797CAD1A">
          <v:rect id="Rectangle 12" o:spid="_x0000_s1055" style="position:absolute;margin-left:162pt;margin-top:56.45pt;width:126pt;height:45pt;z-index:251667456;visibility:visible;mso-wrap-style:square;mso-wrap-edited:f;mso-wrap-distance-left:9pt;mso-wrap-distance-top:0;mso-wrap-distance-right:9pt;mso-wrap-distance-bottom:0;mso-position-horizontal-relative:text;mso-position-vertical-relative:text;v-text-anchor:middle" wrapcoords="-385 0 -514 23040 22242 2304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12">
              <w:txbxContent>
                <w:p w14:paraId="7DC1C98C" w14:textId="77777777" w:rsidR="00CC25D9" w:rsidRDefault="00CC25D9" w:rsidP="003D304C">
                  <w:pPr>
                    <w:pStyle w:val="NoSpacing"/>
                    <w:jc w:val="center"/>
                  </w:pPr>
                  <w:r>
                    <w:t>Service Layer</w:t>
                  </w:r>
                </w:p>
                <w:p w14:paraId="0E5DF8B9" w14:textId="77777777" w:rsidR="00CC25D9" w:rsidRDefault="00CC25D9" w:rsidP="003D304C">
                  <w:pPr>
                    <w:pStyle w:val="NoSpacing"/>
                    <w:jc w:val="center"/>
                  </w:pPr>
                  <w:r>
                    <w:t>(RESTEasy)</w:t>
                  </w:r>
                </w:p>
              </w:txbxContent>
            </v:textbox>
            <w10:wrap type="through"/>
          </v:rect>
        </w:pict>
      </w:r>
      <w:r>
        <w:rPr>
          <w:noProof/>
        </w:rPr>
        <w:pict w14:anchorId="050A593D">
          <v:shape id="Straight Arrow Connector 7" o:spid="_x0000_s1034" type="#_x0000_t32" style="position:absolute;margin-left:243pt;margin-top:450pt;width:0;height: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" strokecolor="#4f81bd [3204]" strokeweight="2pt">
            <v:stroke startarrow="open" endarrow="open"/>
            <v:shadow on="t" opacity="24903f" mv:blur="40000f" origin=",.5" offset="0,20000emu"/>
          </v:shape>
        </w:pict>
      </w:r>
      <w:r w:rsidR="007A06E1">
        <w:tab/>
      </w:r>
    </w:p>
    <w:p w14:paraId="26BBDB2E" w14:textId="44D6F6CB" w:rsidR="00F24D55" w:rsidRDefault="00F24D55" w:rsidP="00C92767"/>
    <w:p w14:paraId="20E21767" w14:textId="6B236245" w:rsidR="00FC31BC" w:rsidRDefault="00FC31BC" w:rsidP="00C92767">
      <w:pPr>
        <w:jc w:val="center"/>
      </w:pPr>
    </w:p>
    <w:p w14:paraId="1CA87F3F" w14:textId="68A5BC02" w:rsidR="00FC31BC" w:rsidRDefault="00FC31BC" w:rsidP="00C92767"/>
    <w:p w14:paraId="0726498A" w14:textId="3B682F9C" w:rsidR="00FC31BC" w:rsidRDefault="00FC31BC" w:rsidP="00C92767">
      <w:pPr>
        <w:jc w:val="center"/>
      </w:pPr>
    </w:p>
    <w:p w14:paraId="62DFE8B4" w14:textId="477DD505" w:rsidR="00FC31BC" w:rsidRDefault="00FC31BC" w:rsidP="00C92767">
      <w:pPr>
        <w:jc w:val="center"/>
      </w:pPr>
    </w:p>
    <w:p w14:paraId="42EF3CB9" w14:textId="392A9149" w:rsidR="00FC31BC" w:rsidRDefault="00FC31BC" w:rsidP="00C92767">
      <w:pPr>
        <w:jc w:val="center"/>
      </w:pPr>
    </w:p>
    <w:p w14:paraId="6EF95E4B" w14:textId="1D3F6F10" w:rsidR="00FC31BC" w:rsidRDefault="00FC31BC" w:rsidP="00C92767">
      <w:pPr>
        <w:jc w:val="center"/>
      </w:pPr>
    </w:p>
    <w:p w14:paraId="6FA36252" w14:textId="416206A5" w:rsidR="00FC31BC" w:rsidRDefault="00FC31BC" w:rsidP="00C92767">
      <w:pPr>
        <w:jc w:val="center"/>
      </w:pPr>
    </w:p>
    <w:p w14:paraId="69FFE663" w14:textId="4E403C01" w:rsidR="00FC31BC" w:rsidRDefault="00FC31BC" w:rsidP="00235B8A">
      <w:pPr>
        <w:jc w:val="center"/>
      </w:pPr>
    </w:p>
    <w:p w14:paraId="74DDCCDF" w14:textId="77777777" w:rsidR="00A75C42" w:rsidRDefault="00A75C42" w:rsidP="00235B8A">
      <w:pPr>
        <w:jc w:val="center"/>
      </w:pPr>
    </w:p>
    <w:p w14:paraId="38DA054B" w14:textId="77777777" w:rsidR="00D94271" w:rsidRDefault="00D94271" w:rsidP="00BD7C45">
      <w:pPr>
        <w:jc w:val="both"/>
      </w:pPr>
    </w:p>
    <w:p w14:paraId="1B3BD242" w14:textId="77777777" w:rsidR="000233E7" w:rsidRDefault="000233E7" w:rsidP="00BD7C45">
      <w:pPr>
        <w:jc w:val="both"/>
      </w:pPr>
    </w:p>
    <w:p w14:paraId="7D0032F3" w14:textId="300A3208" w:rsidR="0084744A" w:rsidRDefault="00ED0494" w:rsidP="00BD7C45">
      <w:pPr>
        <w:jc w:val="both"/>
      </w:pPr>
      <w:r>
        <w:t>3</w:t>
      </w:r>
      <w:r w:rsidR="00D94271">
        <w:t>.1</w:t>
      </w:r>
      <w:r w:rsidR="0084744A">
        <w:t xml:space="preserve"> Service Layer</w:t>
      </w:r>
    </w:p>
    <w:p w14:paraId="083A136E" w14:textId="1F940AD9" w:rsidR="002C44AC" w:rsidRDefault="00BD7C45" w:rsidP="00BD7C45">
      <w:pPr>
        <w:jc w:val="both"/>
      </w:pPr>
      <w:r>
        <w:t xml:space="preserve">The first layer is the Service layer. </w:t>
      </w:r>
      <w:r w:rsidR="002C44AC">
        <w:t xml:space="preserve"> The ontology server provides four types of services namely, ontology management service, services for CRUD operations on ontology, services for execution of navigational queries and services for execution of SPARQL queries. </w:t>
      </w:r>
      <w:r w:rsidR="00680C70">
        <w:t xml:space="preserve">Each of these services </w:t>
      </w:r>
      <w:r w:rsidR="006D31D9">
        <w:t>is</w:t>
      </w:r>
      <w:r w:rsidR="00680C70">
        <w:t xml:space="preserve"> designed using RESTful Architectural Principles. </w:t>
      </w:r>
      <w:r w:rsidR="002C44AC">
        <w:t>Following is a detailed design overview for each service.</w:t>
      </w:r>
    </w:p>
    <w:p w14:paraId="5202A133" w14:textId="1794EDEF" w:rsidR="002C44AC" w:rsidRDefault="002C44AC" w:rsidP="00BD7C45">
      <w:pPr>
        <w:jc w:val="both"/>
      </w:pPr>
      <w:r>
        <w:t>3.1.1 Ontology Management Service</w:t>
      </w:r>
    </w:p>
    <w:p w14:paraId="705C14C0" w14:textId="7D40D1B2" w:rsidR="002C44AC" w:rsidRDefault="002C44AC" w:rsidP="00BD7C45">
      <w:pPr>
        <w:jc w:val="both"/>
      </w:pPr>
      <w:r>
        <w:t xml:space="preserve">This module provides services to manage the ontologies that are deployed in the server. The client application can invoke a service from this module, if they want to load an ontology that is currently not loaded in the server. This module also provides a service with which the client application can take a snapshot of any ontology that is currently loaded. </w:t>
      </w:r>
      <w:r w:rsidR="00680C70">
        <w:t xml:space="preserve">This feature is provided because the ontology server provides services to execute CRUD operations on the loaded ontologies, so at any given point the client application can download a modified ontology as </w:t>
      </w:r>
      <w:proofErr w:type="gramStart"/>
      <w:r w:rsidR="00680C70">
        <w:t>a</w:t>
      </w:r>
      <w:proofErr w:type="gramEnd"/>
      <w:r w:rsidR="00680C70">
        <w:t xml:space="preserve"> OWL file from the server.</w:t>
      </w:r>
    </w:p>
    <w:p w14:paraId="56B1C78A" w14:textId="4B381A0C" w:rsidR="00680C70" w:rsidRDefault="00680C70" w:rsidP="00BD7C45">
      <w:pPr>
        <w:jc w:val="both"/>
      </w:pPr>
      <w:r>
        <w:lastRenderedPageBreak/>
        <w:t>Also this module can load some ontologies during server startup. These are the default ontologies that the server administrators can configure during server startup.</w:t>
      </w:r>
    </w:p>
    <w:p w14:paraId="742F074D" w14:textId="77777777" w:rsidR="00680C70" w:rsidRDefault="00680C70" w:rsidP="00BD7C45">
      <w:pPr>
        <w:jc w:val="both"/>
      </w:pPr>
    </w:p>
    <w:p w14:paraId="424C089D" w14:textId="79F34919" w:rsidR="00680C70" w:rsidRDefault="00680C70" w:rsidP="00BD7C45">
      <w:pPr>
        <w:jc w:val="both"/>
      </w:pPr>
      <w:r>
        <w:t>3.1.2 CRUD Operation Services.</w:t>
      </w:r>
    </w:p>
    <w:p w14:paraId="2D049A46" w14:textId="7E90463A" w:rsidR="005E1AEC" w:rsidRDefault="00B343AE" w:rsidP="005E1AEC">
      <w:pPr>
        <w:jc w:val="both"/>
      </w:pPr>
      <w:r>
        <w:t xml:space="preserve">This module is designed </w:t>
      </w:r>
      <w:r w:rsidR="00C92F24">
        <w:t>to provide a RESTful interface for performing CRUD operations on ontologies.</w:t>
      </w:r>
      <w:r w:rsidR="005E1AEC">
        <w:t xml:space="preserve"> In ontology the classes, properties and instances are the resources of interest. We further divided these resources into sub-resources like super-classes, sub-classes, super-properties and sub-properties. This module provides methods to perform CRUD operations on these resource and sub-resources of ontology. Each of these resources </w:t>
      </w:r>
      <w:proofErr w:type="gramStart"/>
      <w:r w:rsidR="005E1AEC">
        <w:t>are</w:t>
      </w:r>
      <w:proofErr w:type="gramEnd"/>
      <w:r w:rsidR="005E1AEC">
        <w:t xml:space="preserve"> uniquely identified by a URI. The CRUD operations are mapped to four HTTP operations namely POST, </w:t>
      </w:r>
      <w:proofErr w:type="gramStart"/>
      <w:r w:rsidR="005E1AEC">
        <w:t>GET</w:t>
      </w:r>
      <w:proofErr w:type="gramEnd"/>
      <w:r w:rsidR="005E1AEC">
        <w:t xml:space="preserve">, PUT and DELETE. </w:t>
      </w:r>
      <w:r w:rsidR="00AC5D19">
        <w:t>The combination of one of the HTTP operation and a URI invokes a service method from this module.</w:t>
      </w:r>
    </w:p>
    <w:p w14:paraId="3C49C069" w14:textId="77777777" w:rsidR="00412354" w:rsidRDefault="00412354" w:rsidP="005E1AEC">
      <w:pPr>
        <w:jc w:val="both"/>
      </w:pPr>
    </w:p>
    <w:p w14:paraId="7FE31FCB" w14:textId="246B6DE3" w:rsidR="00AC5D19" w:rsidRDefault="00AC5D19" w:rsidP="005E1AEC">
      <w:pPr>
        <w:jc w:val="both"/>
      </w:pPr>
      <w:r>
        <w:t>3.1.3 Navigational Service</w:t>
      </w:r>
    </w:p>
    <w:p w14:paraId="4747B159" w14:textId="1114B494" w:rsidR="00AC5D19" w:rsidRDefault="005A2084" w:rsidP="005E1AEC">
      <w:pPr>
        <w:jc w:val="both"/>
      </w:pPr>
      <w:r>
        <w:t>The ontology</w:t>
      </w:r>
      <w:r w:rsidR="007345B1">
        <w:t xml:space="preserve"> is a directed graph with classes and instances as the nodes and </w:t>
      </w:r>
      <w:r w:rsidR="00867210">
        <w:t>properties as the edges. This module provides an interface to navigate within this directed graph along the edges.</w:t>
      </w:r>
    </w:p>
    <w:p w14:paraId="2F956371" w14:textId="616115D5" w:rsidR="00867210" w:rsidRDefault="00F8579B" w:rsidP="005E1AEC">
      <w:pPr>
        <w:jc w:val="both"/>
      </w:pPr>
      <w:r>
        <w:t>The navigation through ontology can be see</w:t>
      </w:r>
      <w:r w:rsidR="00BE2357">
        <w:t xml:space="preserve">n as path query. </w:t>
      </w:r>
    </w:p>
    <w:p w14:paraId="74673D54" w14:textId="77777777" w:rsidR="00412354" w:rsidRDefault="00412354" w:rsidP="005E1AEC">
      <w:pPr>
        <w:jc w:val="both"/>
      </w:pPr>
    </w:p>
    <w:p w14:paraId="6FF9E8B3" w14:textId="706794F0" w:rsidR="00BE2357" w:rsidRDefault="00BE2357" w:rsidP="005E1AEC">
      <w:pPr>
        <w:jc w:val="both"/>
      </w:pPr>
      <w:r>
        <w:t>3.1.4 SPARQL Query Service</w:t>
      </w:r>
    </w:p>
    <w:p w14:paraId="5077780C" w14:textId="37A8C0C5" w:rsidR="00B3243E" w:rsidRDefault="007F7B3B" w:rsidP="00BD7C45">
      <w:pPr>
        <w:jc w:val="both"/>
      </w:pPr>
      <w:r>
        <w:t>This module provides</w:t>
      </w:r>
      <w:r w:rsidR="00BE2357">
        <w:t xml:space="preserve"> </w:t>
      </w:r>
      <w:r>
        <w:t xml:space="preserve">an interface to execute SPARQL queries. </w:t>
      </w:r>
      <w:r w:rsidR="00496D17">
        <w:t xml:space="preserve">If a client application wants to execute a SPARQL query, it has to send two requests to the server. In the first request the client application sends the </w:t>
      </w:r>
      <w:r w:rsidR="005E5403">
        <w:t>query that</w:t>
      </w:r>
      <w:r w:rsidR="00496D17">
        <w:t xml:space="preserve"> is to be</w:t>
      </w:r>
      <w:r w:rsidR="00ED43B2">
        <w:t xml:space="preserve"> executed on the ontology mentioned in the URL of the request. After executing the query, the result set is not immediately returned to the client </w:t>
      </w:r>
      <w:r w:rsidR="00ED43B2">
        <w:lastRenderedPageBreak/>
        <w:t xml:space="preserve">application. </w:t>
      </w:r>
      <w:r w:rsidR="00496D17">
        <w:t>Instead the result set is cached at the server for a specific amount of time. A unique identifier identifying the result set and the time for which the result set will be cached is returned to the client application in form of resp</w:t>
      </w:r>
      <w:r w:rsidR="00830E64">
        <w:t>o</w:t>
      </w:r>
      <w:r w:rsidR="00496D17">
        <w:t>nse. To obtain the result set the client application has to send another request within the time mentioned in response of the first request. With the second request the client application also have to send the unique identifier for the result set and the format in which it wants the result set to the server. This module then accordingly processes the second request from the client and returns the result set. We</w:t>
      </w:r>
      <w:r w:rsidR="00424E67">
        <w:t xml:space="preserve"> designed this </w:t>
      </w:r>
      <w:proofErr w:type="gramStart"/>
      <w:r w:rsidR="00424E67">
        <w:t>two fold</w:t>
      </w:r>
      <w:proofErr w:type="gramEnd"/>
      <w:r w:rsidR="00424E67">
        <w:t xml:space="preserve"> request-response sequence to incorporate the RESTful architectural principles.</w:t>
      </w:r>
    </w:p>
    <w:p w14:paraId="42BF654D" w14:textId="77777777" w:rsidR="0084744A" w:rsidRDefault="0084744A" w:rsidP="00BD7C45">
      <w:pPr>
        <w:jc w:val="both"/>
      </w:pPr>
    </w:p>
    <w:p w14:paraId="439E188F" w14:textId="10871F9E" w:rsidR="0084744A" w:rsidRDefault="00ED0494" w:rsidP="00BD7C45">
      <w:pPr>
        <w:jc w:val="both"/>
      </w:pPr>
      <w:r>
        <w:t>3</w:t>
      </w:r>
      <w:r w:rsidR="0092427F">
        <w:t>.2 Logic Layer</w:t>
      </w:r>
    </w:p>
    <w:p w14:paraId="0ED65A5C" w14:textId="6F9F58A3" w:rsidR="00740972" w:rsidRDefault="0092427F" w:rsidP="00BD7C45">
      <w:pPr>
        <w:jc w:val="both"/>
      </w:pPr>
      <w:r>
        <w:t>The Logic Layer comprises of methods that contain the logic</w:t>
      </w:r>
      <w:r w:rsidR="00B2778E">
        <w:t xml:space="preserve"> to perform the task, the client application’s requested for. </w:t>
      </w:r>
      <w:r w:rsidR="00740972">
        <w:t>This layer implements all the interfaces that are defined by the service layer. Also this layer is an interface between the service layer and the</w:t>
      </w:r>
      <w:r w:rsidR="00981F5A">
        <w:t xml:space="preserve"> ontologies. This layer performs all the CRUD operations exposed by the service</w:t>
      </w:r>
      <w:r w:rsidR="00740972">
        <w:t xml:space="preserve"> layer.</w:t>
      </w:r>
    </w:p>
    <w:p w14:paraId="5FF805C7" w14:textId="77777777" w:rsidR="00412354" w:rsidRDefault="00412354" w:rsidP="00BD7C45">
      <w:pPr>
        <w:jc w:val="both"/>
      </w:pPr>
    </w:p>
    <w:p w14:paraId="177595CC" w14:textId="4AA32337" w:rsidR="00412354" w:rsidRDefault="00412354" w:rsidP="00BD7C45">
      <w:pPr>
        <w:jc w:val="both"/>
      </w:pPr>
      <w:r>
        <w:t>3.3 Ontology Layer</w:t>
      </w:r>
    </w:p>
    <w:p w14:paraId="15006158" w14:textId="1E148A2A" w:rsidR="00412354" w:rsidRDefault="00412354" w:rsidP="00BD7C45">
      <w:pPr>
        <w:jc w:val="both"/>
      </w:pPr>
      <w:r>
        <w:t xml:space="preserve">The Ontology Layer is where the ontologies reside. The ontologies can be in a persistent storage system or could be in-memory. </w:t>
      </w:r>
    </w:p>
    <w:p w14:paraId="6EB2E233" w14:textId="77777777" w:rsidR="00740972" w:rsidRDefault="00740972" w:rsidP="00BD7C45">
      <w:pPr>
        <w:jc w:val="both"/>
      </w:pPr>
    </w:p>
    <w:p w14:paraId="5F9CA9F9" w14:textId="77777777" w:rsidR="00740972" w:rsidRDefault="00740972" w:rsidP="00BD7C45">
      <w:pPr>
        <w:jc w:val="both"/>
      </w:pPr>
    </w:p>
    <w:p w14:paraId="1831A195" w14:textId="77777777" w:rsidR="00740972" w:rsidRDefault="00740972" w:rsidP="00BD7C45">
      <w:pPr>
        <w:jc w:val="both"/>
      </w:pPr>
    </w:p>
    <w:p w14:paraId="546331AD" w14:textId="77777777" w:rsidR="00FC31BC" w:rsidRDefault="00FC31BC" w:rsidP="00235B8A">
      <w:pPr>
        <w:jc w:val="center"/>
      </w:pPr>
    </w:p>
    <w:p w14:paraId="7C758FF0" w14:textId="77777777" w:rsidR="00FC31BC" w:rsidRDefault="00FC31BC" w:rsidP="00235B8A">
      <w:pPr>
        <w:jc w:val="center"/>
      </w:pPr>
    </w:p>
    <w:p w14:paraId="451FDF13" w14:textId="77777777" w:rsidR="00FC31BC" w:rsidRDefault="00FC31BC" w:rsidP="00235B8A">
      <w:pPr>
        <w:jc w:val="center"/>
      </w:pPr>
    </w:p>
    <w:p w14:paraId="72BDC387" w14:textId="77777777" w:rsidR="00FC31BC" w:rsidRDefault="00FC31BC" w:rsidP="00235B8A">
      <w:pPr>
        <w:jc w:val="center"/>
      </w:pPr>
    </w:p>
    <w:p w14:paraId="7502F3E5" w14:textId="77777777" w:rsidR="00FC31BC" w:rsidRDefault="00FC31BC" w:rsidP="00235B8A">
      <w:pPr>
        <w:jc w:val="center"/>
      </w:pPr>
    </w:p>
    <w:p w14:paraId="0D53A117" w14:textId="77777777" w:rsidR="00FC31BC" w:rsidRDefault="00FC31BC" w:rsidP="00235B8A">
      <w:pPr>
        <w:jc w:val="center"/>
      </w:pPr>
    </w:p>
    <w:p w14:paraId="5C579D6F" w14:textId="77777777" w:rsidR="00FC31BC" w:rsidRDefault="00FC31BC" w:rsidP="00235B8A">
      <w:pPr>
        <w:jc w:val="center"/>
      </w:pPr>
    </w:p>
    <w:p w14:paraId="75340648" w14:textId="77777777" w:rsidR="005354A8" w:rsidRDefault="005354A8" w:rsidP="005354A8"/>
    <w:p w14:paraId="67E1E493" w14:textId="77777777" w:rsidR="005354A8" w:rsidRDefault="005354A8" w:rsidP="005354A8">
      <w:pPr>
        <w:jc w:val="center"/>
      </w:pPr>
    </w:p>
    <w:p w14:paraId="4283D2CD" w14:textId="77777777" w:rsidR="00A712F4" w:rsidRDefault="00A712F4" w:rsidP="005354A8">
      <w:pPr>
        <w:jc w:val="center"/>
      </w:pPr>
    </w:p>
    <w:p w14:paraId="563AD99D" w14:textId="77777777" w:rsidR="00A712F4" w:rsidRDefault="00A712F4" w:rsidP="005354A8">
      <w:pPr>
        <w:jc w:val="center"/>
      </w:pPr>
    </w:p>
    <w:p w14:paraId="2ABB3F64" w14:textId="77777777" w:rsidR="00A712F4" w:rsidRDefault="00A712F4" w:rsidP="005354A8">
      <w:pPr>
        <w:jc w:val="center"/>
      </w:pPr>
    </w:p>
    <w:p w14:paraId="600AD54F" w14:textId="77777777" w:rsidR="005354A8" w:rsidRDefault="005354A8" w:rsidP="005354A8">
      <w:pPr>
        <w:jc w:val="center"/>
      </w:pPr>
    </w:p>
    <w:p w14:paraId="33634118" w14:textId="391E6B61" w:rsidR="00235B8A" w:rsidRDefault="00ED0494" w:rsidP="005354A8">
      <w:pPr>
        <w:jc w:val="center"/>
      </w:pPr>
      <w:r>
        <w:t>CHAPTER 4</w:t>
      </w:r>
    </w:p>
    <w:p w14:paraId="7B64D0CE" w14:textId="216ED161" w:rsidR="00235B8A" w:rsidRPr="00235B8A" w:rsidRDefault="00235B8A" w:rsidP="00235B8A">
      <w:pPr>
        <w:jc w:val="center"/>
        <w:rPr>
          <w:b/>
        </w:rPr>
      </w:pPr>
      <w:r w:rsidRPr="00235B8A">
        <w:rPr>
          <w:b/>
        </w:rPr>
        <w:t>IMPLEMENTATION</w:t>
      </w:r>
    </w:p>
    <w:p w14:paraId="51034A77" w14:textId="4821D8F7" w:rsidR="002124AE" w:rsidRDefault="00AA03A6" w:rsidP="00374131">
      <w:pPr>
        <w:jc w:val="both"/>
      </w:pPr>
      <w:r>
        <w:t>This chapter describes the</w:t>
      </w:r>
      <w:r w:rsidR="00583E1E">
        <w:t xml:space="preserve"> implementation of the</w:t>
      </w:r>
      <w:r>
        <w:t xml:space="preserve"> ontology server. The ontology server is a J2EE web server with the capability of processing RESTful web services. As mentioned in the System Design chapter the ontology server provides four types of services. They are implemented as Java interfaces and are called </w:t>
      </w:r>
      <w:proofErr w:type="spellStart"/>
      <w:r w:rsidR="00583E1E">
        <w:t>OntologyService</w:t>
      </w:r>
      <w:proofErr w:type="spellEnd"/>
      <w:r w:rsidR="00583E1E">
        <w:t xml:space="preserve">, SchemaService, NavigationService and SPARQLService. Each service provides </w:t>
      </w:r>
      <w:r w:rsidR="004C607B">
        <w:t>a</w:t>
      </w:r>
      <w:r w:rsidR="00583E1E">
        <w:t xml:space="preserve"> RESTful API to interact with the ontologies loaded in the web server.</w:t>
      </w:r>
      <w:r w:rsidR="00374131">
        <w:t xml:space="preserve"> </w:t>
      </w:r>
      <w:r w:rsidR="002124AE">
        <w:t xml:space="preserve"> The service layer is implemented using JBOSS’s RESTEasy, which is a framework for develo</w:t>
      </w:r>
      <w:r w:rsidR="006035DF">
        <w:t>ping RESTful Java web services. The</w:t>
      </w:r>
      <w:r w:rsidR="002124AE">
        <w:t xml:space="preserve"> logic layer is implemented </w:t>
      </w:r>
      <w:r w:rsidR="006035DF">
        <w:t>using Jena Semantic Web toolkit.</w:t>
      </w:r>
    </w:p>
    <w:p w14:paraId="558D689A" w14:textId="11F58F88" w:rsidR="006035DF" w:rsidRDefault="006035DF" w:rsidP="00374131">
      <w:pPr>
        <w:jc w:val="both"/>
      </w:pPr>
      <w:r>
        <w:t xml:space="preserve">4.1 Implementation of Service </w:t>
      </w:r>
      <w:r w:rsidR="00B21048">
        <w:t>Layer:</w:t>
      </w:r>
      <w:r>
        <w:t xml:space="preserve"> RESTEasy</w:t>
      </w:r>
    </w:p>
    <w:p w14:paraId="2CF2B2DD" w14:textId="52879FAD" w:rsidR="006035DF" w:rsidRDefault="002F2D82" w:rsidP="00374131">
      <w:pPr>
        <w:jc w:val="both"/>
      </w:pPr>
      <w:r>
        <w:t>RESTEasy</w:t>
      </w:r>
      <w:r w:rsidR="006035DF">
        <w:t xml:space="preserve"> is open source software distributed under Apache Software License 2.0. RESTEasy is a full certified and portable implementation of the JAX-RS specification. JAX-RS is the Java Community Process specification released in 2008. It provides a Java API for RESTful web services over the HTTP protocol.</w:t>
      </w:r>
    </w:p>
    <w:p w14:paraId="7614A736" w14:textId="064C9CFD" w:rsidR="00B12D67" w:rsidRDefault="00374131" w:rsidP="00374131">
      <w:pPr>
        <w:jc w:val="both"/>
      </w:pPr>
      <w:r>
        <w:lastRenderedPageBreak/>
        <w:t>Every Java service interface</w:t>
      </w:r>
      <w:r w:rsidR="00B12D67">
        <w:t xml:space="preserve"> is mapped to a unique URI. For example a URI  /schemaService represe</w:t>
      </w:r>
      <w:r>
        <w:t>nts the SchemaService Java interface</w:t>
      </w:r>
      <w:r w:rsidR="00B12D67">
        <w:t xml:space="preserve">. </w:t>
      </w:r>
      <w:r w:rsidR="006339E1">
        <w:t xml:space="preserve">This mapping is achieved using JAX-RS annotations defined by RESTEasy. </w:t>
      </w:r>
    </w:p>
    <w:p w14:paraId="4EBAE1CF" w14:textId="77777777"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 for every URI, all of the four HTTP operations are supported.</w:t>
      </w:r>
    </w:p>
    <w:p w14:paraId="1C09091B" w14:textId="607636E6" w:rsidR="002847E1" w:rsidRDefault="002847E1" w:rsidP="00374131">
      <w:pPr>
        <w:jc w:val="both"/>
      </w:pPr>
      <w:r>
        <w:t>To keep the marshaling and un-marshaling of request/response data decoupled from the Java objects, the service layer uses message body readers and writers. These message body readers parse the request body to extract the information sent by the client. It also validates the request and check if it adheres to the format expected by the API. If it is not, exception is returned to the client along with appropriate HTTP status code. The message writer on the other hand wraps the result of the Logic Layer into a format that the client can accept (as mentioned in the Accept Header field of the HTTP request). Once the request has been parsed and validated the service layer transfers the control to the logic layer.</w:t>
      </w:r>
    </w:p>
    <w:p w14:paraId="04286FCE" w14:textId="77777777" w:rsidR="00F94319" w:rsidRDefault="00F94319" w:rsidP="00374131">
      <w:pPr>
        <w:jc w:val="both"/>
      </w:pPr>
    </w:p>
    <w:p w14:paraId="04A0B1BB" w14:textId="396A806E" w:rsidR="00583E1E" w:rsidRDefault="00583E1E" w:rsidP="000004CB">
      <w:pPr>
        <w:jc w:val="both"/>
      </w:pPr>
      <w:r>
        <w:t>Following are the details of each of the service.</w:t>
      </w:r>
    </w:p>
    <w:p w14:paraId="5444DA66" w14:textId="240973CE" w:rsidR="00235B8A" w:rsidRPr="00235B8A" w:rsidRDefault="00ED0494" w:rsidP="00460E35">
      <w:pPr>
        <w:rPr>
          <w:b/>
        </w:rPr>
      </w:pPr>
      <w:r>
        <w:rPr>
          <w:b/>
        </w:rPr>
        <w:t>4</w:t>
      </w:r>
      <w:r w:rsidR="00FC31BC">
        <w:rPr>
          <w:b/>
        </w:rPr>
        <w:t>.</w:t>
      </w:r>
      <w:r w:rsidR="00235B8A" w:rsidRPr="00235B8A">
        <w:rPr>
          <w:b/>
        </w:rPr>
        <w:t xml:space="preserve">1 </w:t>
      </w:r>
      <w:r w:rsidR="00235B8A" w:rsidRPr="00CC25D9">
        <w:t>OntologyService</w:t>
      </w:r>
    </w:p>
    <w:p w14:paraId="3EF49716" w14:textId="109C234F" w:rsidR="00235B8A" w:rsidRDefault="00235B8A" w:rsidP="00460E35">
      <w:r>
        <w:t xml:space="preserve">This service provides APIs to load any ontology or take a snapshot of any loaded ontology. By taking a snapshot here I mean is that the user can download from the web server </w:t>
      </w:r>
      <w:r w:rsidR="002124AE">
        <w:t>ontology</w:t>
      </w:r>
      <w:r>
        <w:t xml:space="preserve"> as </w:t>
      </w:r>
      <w:proofErr w:type="gramStart"/>
      <w:r>
        <w:t>a</w:t>
      </w:r>
      <w:proofErr w:type="gramEnd"/>
      <w:r>
        <w:t xml:space="preserve"> OWL file. </w:t>
      </w:r>
    </w:p>
    <w:p w14:paraId="23922117" w14:textId="77777777" w:rsidR="00687A6E" w:rsidRDefault="00687A6E" w:rsidP="00DA5ED2"/>
    <w:p w14:paraId="09813F3A" w14:textId="65C8B8BC" w:rsidR="00B75FB4" w:rsidRDefault="00DD5309" w:rsidP="00DA5ED2">
      <w:r>
        <w:t xml:space="preserve">4.2 </w:t>
      </w:r>
      <w:r w:rsidR="00A413D9">
        <w:t>SchemaService</w:t>
      </w:r>
    </w:p>
    <w:p w14:paraId="55E9D97E" w14:textId="77777777" w:rsidR="007E4961" w:rsidRDefault="00DD5309" w:rsidP="00E622C2">
      <w:pPr>
        <w:jc w:val="both"/>
      </w:pPr>
      <w:r>
        <w:t xml:space="preserve">This service </w:t>
      </w:r>
      <w:r w:rsidR="007E4961">
        <w:t xml:space="preserve">provides CRUD operations for the ontology schema as well as the instances in the ontology. Each method in the service is bound to one unique URL and HTTP operation using the RESTEasy annotations.  Also request parameters are injected into the method parameters using the annotations. To understand see lets see an example. </w:t>
      </w:r>
    </w:p>
    <w:p w14:paraId="6063F73C" w14:textId="02B8A1E8" w:rsidR="00DD5309" w:rsidRDefault="007E4961" w:rsidP="00E622C2">
      <w:pPr>
        <w:jc w:val="both"/>
      </w:pPr>
      <w:r>
        <w:t>Consider the URL schemaService/{ontologyName}/</w:t>
      </w:r>
      <w:r w:rsidR="00C51010">
        <w:t>allClasses.</w:t>
      </w:r>
    </w:p>
    <w:p w14:paraId="68B85598" w14:textId="4B225371" w:rsidR="00C51010" w:rsidRDefault="00C51010" w:rsidP="00E622C2">
      <w:pPr>
        <w:jc w:val="both"/>
      </w:pPr>
      <w:r>
        <w:t xml:space="preserve">Here the value of the ontologyName is variable and is injected with the value that the </w:t>
      </w:r>
      <w:r w:rsidR="00CE6970">
        <w:t>client application provides in form of the URL. So when the client application sends a request with the URL schemaService/pizza/allClasses, the string pizza is injected into the variable ontologyName. Thus the client application states which ontology they want to use.</w:t>
      </w:r>
    </w:p>
    <w:p w14:paraId="01ED7556" w14:textId="77777777" w:rsidR="00A413D9" w:rsidRDefault="00A413D9" w:rsidP="00DA5ED2">
      <w:r>
        <w:t>Following methods are supported by the schema service</w:t>
      </w:r>
    </w:p>
    <w:p w14:paraId="15A1EB0F" w14:textId="6B585F83" w:rsidR="009D27F1" w:rsidRDefault="009D27F1" w:rsidP="009D27F1">
      <w:pPr>
        <w:pStyle w:val="ListParagraph"/>
        <w:numPr>
          <w:ilvl w:val="0"/>
          <w:numId w:val="2"/>
        </w:numPr>
        <w:ind w:left="360"/>
      </w:pPr>
      <w:r>
        <w:t>Classes</w:t>
      </w:r>
    </w:p>
    <w:p w14:paraId="0397FDDC" w14:textId="6C93310E" w:rsidR="009D27F1" w:rsidRDefault="009D27F1" w:rsidP="009D27F1">
      <w:pPr>
        <w:pStyle w:val="ListParagraph"/>
        <w:ind w:left="360"/>
      </w:pPr>
      <w:r>
        <w:t>This service provides an interface to browse, add, update or delete any class from the requested ontology</w:t>
      </w:r>
      <w:r w:rsidR="00E729A0">
        <w:t>. The client application provides the name of the ontology they want to query in form of the URL (as explained above).</w:t>
      </w:r>
      <w:r w:rsidR="00AD5BBB">
        <w:t xml:space="preserve"> Also the client application passes a list of comma-delimited names of classes. </w:t>
      </w:r>
    </w:p>
    <w:p w14:paraId="0DBB1DF1" w14:textId="77777777" w:rsidR="00B75FB4" w:rsidRDefault="00B1170E" w:rsidP="00137655">
      <w:pPr>
        <w:ind w:left="360"/>
        <w:rPr>
          <w:b/>
        </w:rPr>
      </w:pPr>
      <w:r w:rsidRPr="00C2678C">
        <w:rPr>
          <w:b/>
        </w:rPr>
        <w:lastRenderedPageBreak/>
        <w:t>GET</w:t>
      </w:r>
    </w:p>
    <w:p w14:paraId="4D8ED876" w14:textId="5D4DF8EA" w:rsidR="00C3388A" w:rsidRPr="00C3388A" w:rsidRDefault="00C3388A" w:rsidP="008D64BC">
      <w:pPr>
        <w:ind w:left="360"/>
      </w:pPr>
      <w:r>
        <w:t xml:space="preserve">This request returns information about each class passed in the </w:t>
      </w:r>
      <w:r w:rsidR="00F416FF">
        <w:t>URL</w:t>
      </w:r>
      <w:r>
        <w:t>. For each, list of its super classes, sub-classes, properties and instances is returned in xml format (defined below) as response body.</w:t>
      </w:r>
    </w:p>
    <w:p w14:paraId="5E7854C8" w14:textId="2A58EE4F" w:rsidR="00B1170E" w:rsidRDefault="00B1170E" w:rsidP="008D64BC">
      <w:pPr>
        <w:tabs>
          <w:tab w:val="left" w:pos="360"/>
        </w:tabs>
        <w:ind w:left="360"/>
      </w:pPr>
      <w:r>
        <w:t>Request</w:t>
      </w:r>
      <w:r w:rsidR="00C3388A">
        <w:t>:</w:t>
      </w:r>
    </w:p>
    <w:p w14:paraId="49597045" w14:textId="70FF6511" w:rsidR="00B1170E" w:rsidRPr="00C2678C" w:rsidRDefault="00137655" w:rsidP="008D64BC">
      <w:pPr>
        <w:tabs>
          <w:tab w:val="left" w:pos="270"/>
        </w:tabs>
        <w:ind w:left="360" w:hanging="450"/>
        <w:rPr>
          <w:i/>
        </w:rPr>
      </w:pPr>
      <w:r>
        <w:rPr>
          <w:i/>
        </w:rPr>
        <w:tab/>
      </w:r>
      <w:r>
        <w:rPr>
          <w:i/>
        </w:rPr>
        <w:tab/>
      </w:r>
      <w:r w:rsidR="00B1170E" w:rsidRPr="00C2678C">
        <w:rPr>
          <w:i/>
        </w:rPr>
        <w:t>Resource</w:t>
      </w:r>
    </w:p>
    <w:p w14:paraId="33E51E3D" w14:textId="1CE671EE" w:rsidR="001C589D" w:rsidRDefault="00706A26" w:rsidP="008D64BC">
      <w:pPr>
        <w:ind w:left="360"/>
      </w:pPr>
      <w:r>
        <w:t>schemaService/{ontologyName}</w:t>
      </w:r>
      <w:r w:rsidR="00C2678C">
        <w:t>/classes</w:t>
      </w:r>
      <w:r w:rsidR="001C589D">
        <w:t>/&lt;comma separated names of classes</w:t>
      </w:r>
      <w:r w:rsidR="00B1170E">
        <w:t>&gt;</w:t>
      </w:r>
    </w:p>
    <w:p w14:paraId="53926C51" w14:textId="77777777" w:rsidR="00B1170E" w:rsidRDefault="00B1170E" w:rsidP="008D64BC">
      <w:pPr>
        <w:tabs>
          <w:tab w:val="left" w:pos="360"/>
        </w:tabs>
        <w:ind w:left="360"/>
      </w:pPr>
      <w:r w:rsidRPr="00C2678C">
        <w:t>Response</w:t>
      </w:r>
      <w:r w:rsidR="00A413D9">
        <w:t>:</w:t>
      </w:r>
    </w:p>
    <w:p w14:paraId="11862E66" w14:textId="4142EEB9" w:rsidR="00C2678C" w:rsidRPr="00C2678C" w:rsidRDefault="00C2678C" w:rsidP="008D64BC">
      <w:pPr>
        <w:ind w:left="360"/>
        <w:rPr>
          <w:i/>
        </w:rPr>
      </w:pPr>
      <w:r w:rsidRPr="00C2678C">
        <w:rPr>
          <w:i/>
        </w:rPr>
        <w:t xml:space="preserve">Content Type: </w:t>
      </w:r>
    </w:p>
    <w:p w14:paraId="63AEBAD8" w14:textId="0828D07F" w:rsidR="00C2678C" w:rsidRDefault="00C2678C" w:rsidP="008D64BC">
      <w:pPr>
        <w:ind w:left="360"/>
      </w:pPr>
      <w:proofErr w:type="gramStart"/>
      <w:r>
        <w:t>application</w:t>
      </w:r>
      <w:proofErr w:type="gramEnd"/>
      <w:r>
        <w:t>/xml</w:t>
      </w:r>
    </w:p>
    <w:p w14:paraId="20D33BBB" w14:textId="62A7331F" w:rsidR="00C2678C" w:rsidRDefault="00C2678C" w:rsidP="00E33214">
      <w:pPr>
        <w:tabs>
          <w:tab w:val="left" w:pos="90"/>
        </w:tabs>
        <w:ind w:firstLine="360"/>
      </w:pPr>
      <w:r w:rsidRPr="00C2678C">
        <w:rPr>
          <w:i/>
        </w:rPr>
        <w:t>Body</w:t>
      </w:r>
      <w:r>
        <w:t xml:space="preserve">: </w:t>
      </w:r>
    </w:p>
    <w:p w14:paraId="79DA92EF" w14:textId="5143CB24" w:rsidR="001C589D" w:rsidRDefault="001C589D" w:rsidP="00E33214">
      <w:pPr>
        <w:ind w:left="360"/>
      </w:pPr>
      <w:r>
        <w:t xml:space="preserve">For each class mentioned in the request </w:t>
      </w:r>
      <w:proofErr w:type="spellStart"/>
      <w:proofErr w:type="gramStart"/>
      <w:r>
        <w:t>url</w:t>
      </w:r>
      <w:proofErr w:type="spellEnd"/>
      <w:proofErr w:type="gramEnd"/>
      <w:r>
        <w:t xml:space="preserve"> a Class tag is returned. All the classes are enclosed in Classes tag, as shown below.</w:t>
      </w:r>
    </w:p>
    <w:p w14:paraId="104BCA77"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46A2F1E6"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1" w:anchor="Class1" w:history="1">
        <w:r w:rsidRPr="00B42638">
          <w:rPr>
            <w:rStyle w:val="Hyperlink"/>
          </w:rPr>
          <w:t>http://../..#Class1</w:t>
        </w:r>
      </w:hyperlink>
      <w:r>
        <w:t xml:space="preserve">” /&gt;} </w:t>
      </w:r>
      <w:r>
        <w:rPr>
          <w:vertAlign w:val="superscript"/>
        </w:rPr>
        <w:t>m</w:t>
      </w:r>
    </w:p>
    <w:p w14:paraId="7426E702"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13792B7E" w14:textId="04604A8B"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2"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r>
        <w:rPr>
          <w:rFonts w:ascii="Times New Roman" w:hAnsi="Times New Roman" w:cs="Times New Roman"/>
          <w:szCs w:val="24"/>
          <w:vertAlign w:val="superscript"/>
        </w:rPr>
        <w:t xml:space="preserve"> n</w:t>
      </w:r>
    </w:p>
    <w:p w14:paraId="2A864CAD"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1033FB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D3862C2"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731AB7A" w14:textId="7D18749C"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3"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478C630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4AEF764"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FBFD92F"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2DFBD184"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Property name=”Prop1” uri=”http://</w:t>
      </w:r>
      <w:proofErr w:type="gramStart"/>
      <w:r>
        <w:rPr>
          <w:rFonts w:ascii="Times New Roman" w:hAnsi="Times New Roman" w:cs="Times New Roman"/>
          <w:szCs w:val="24"/>
        </w:rPr>
        <w:t>..</w:t>
      </w:r>
      <w:proofErr w:type="gramEnd"/>
      <w:r>
        <w:rPr>
          <w:rFonts w:ascii="Times New Roman" w:hAnsi="Times New Roman" w:cs="Times New Roman"/>
          <w:szCs w:val="24"/>
        </w:rPr>
        <w:t>/</w:t>
      </w:r>
      <w:proofErr w:type="gramStart"/>
      <w:r>
        <w:rPr>
          <w:rFonts w:ascii="Times New Roman" w:hAnsi="Times New Roman" w:cs="Times New Roman"/>
          <w:szCs w:val="24"/>
        </w:rPr>
        <w:t>..</w:t>
      </w:r>
      <w:proofErr w:type="gramEnd"/>
      <w:r>
        <w:rPr>
          <w:rFonts w:ascii="Times New Roman" w:hAnsi="Times New Roman" w:cs="Times New Roman"/>
          <w:szCs w:val="24"/>
        </w:rPr>
        <w:t>#Prop1” /&gt;</w:t>
      </w:r>
      <w:proofErr w:type="gramStart"/>
      <w:r>
        <w:rPr>
          <w:rFonts w:ascii="Times New Roman" w:hAnsi="Times New Roman" w:cs="Times New Roman"/>
          <w:szCs w:val="24"/>
        </w:rPr>
        <w:t>}</w:t>
      </w:r>
      <w:r>
        <w:rPr>
          <w:rFonts w:ascii="Times New Roman" w:hAnsi="Times New Roman" w:cs="Times New Roman"/>
          <w:szCs w:val="24"/>
          <w:vertAlign w:val="superscript"/>
        </w:rPr>
        <w:t>n</w:t>
      </w:r>
      <w:proofErr w:type="gramEnd"/>
    </w:p>
    <w:p w14:paraId="30A18F18"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1755708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FB52E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04A830D4" w14:textId="2D1252DA" w:rsidR="00C2678C" w:rsidRDefault="00A86596"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Instance1” /&gt;</w:t>
      </w:r>
      <w:proofErr w:type="gramStart"/>
      <w:r w:rsidR="00C2678C">
        <w:rPr>
          <w:rFonts w:ascii="Times New Roman" w:hAnsi="Times New Roman" w:cs="Times New Roman"/>
          <w:szCs w:val="24"/>
        </w:rPr>
        <w:t>}</w:t>
      </w:r>
      <w:r w:rsidR="00C2678C">
        <w:rPr>
          <w:rFonts w:ascii="Times New Roman" w:hAnsi="Times New Roman" w:cs="Times New Roman"/>
          <w:szCs w:val="24"/>
          <w:vertAlign w:val="superscript"/>
        </w:rPr>
        <w:t>n</w:t>
      </w:r>
      <w:proofErr w:type="gramEnd"/>
    </w:p>
    <w:p w14:paraId="4365DE60"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3610ECE8" w14:textId="36E5660C" w:rsidR="00C2678C" w:rsidRDefault="00621F5B"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p>
    <w:p w14:paraId="425D4690"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0F68EAB1"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t>m: Occurs for every class passed in the request URL.</w:t>
      </w:r>
    </w:p>
    <w:p w14:paraId="47003CC0" w14:textId="77777777"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lastRenderedPageBreak/>
        <w:t>n: Can occur n number of times.</w:t>
      </w:r>
    </w:p>
    <w:p w14:paraId="69599247" w14:textId="77777777" w:rsidR="00A45004" w:rsidRDefault="00A45004" w:rsidP="00D477BA">
      <w:pPr>
        <w:pStyle w:val="NoSpacing"/>
      </w:pPr>
    </w:p>
    <w:p w14:paraId="0A22DCB4" w14:textId="77777777" w:rsidR="00C2678C" w:rsidRDefault="00C2678C" w:rsidP="00D477BA">
      <w:pPr>
        <w:pStyle w:val="NoSpacing"/>
      </w:pPr>
    </w:p>
    <w:p w14:paraId="1D00B6F6" w14:textId="10D5281A" w:rsidR="005E1AA0" w:rsidRDefault="00137655" w:rsidP="00DE002B">
      <w:pPr>
        <w:tabs>
          <w:tab w:val="left" w:pos="360"/>
        </w:tabs>
        <w:ind w:left="360"/>
      </w:pPr>
      <w:r>
        <w:tab/>
      </w:r>
      <w:r w:rsidR="005E1AA0" w:rsidRPr="00B56CBA">
        <w:t>Errors</w:t>
      </w:r>
      <w:r w:rsidR="005E1AA0">
        <w:t>:</w:t>
      </w:r>
    </w:p>
    <w:p w14:paraId="63B1B1A5" w14:textId="77777777" w:rsidR="008F49A9" w:rsidRDefault="008F49A9" w:rsidP="008F49A9">
      <w:pPr>
        <w:pStyle w:val="ListParagraph"/>
        <w:numPr>
          <w:ilvl w:val="0"/>
          <w:numId w:val="5"/>
        </w:numPr>
      </w:pPr>
      <w:r>
        <w:t>Class does not exist -&gt; 404 “ no such class exist”</w:t>
      </w:r>
    </w:p>
    <w:p w14:paraId="32F8ED85" w14:textId="77777777" w:rsidR="008F49A9" w:rsidRDefault="008F49A9" w:rsidP="008F49A9">
      <w:pPr>
        <w:pStyle w:val="ListParagraph"/>
        <w:numPr>
          <w:ilvl w:val="0"/>
          <w:numId w:val="5"/>
        </w:numPr>
      </w:pPr>
      <w:r>
        <w:t>Ontology is not loaded -&gt; 404 “ requested ontology is not loaded”</w:t>
      </w:r>
    </w:p>
    <w:p w14:paraId="12BCD459" w14:textId="77777777" w:rsidR="008F49A9" w:rsidRDefault="008F49A9" w:rsidP="008F49A9">
      <w:pPr>
        <w:pStyle w:val="ListParagraph"/>
        <w:numPr>
          <w:ilvl w:val="0"/>
          <w:numId w:val="5"/>
        </w:numPr>
      </w:pPr>
      <w:r>
        <w:t xml:space="preserve">Any other delimiter used instead of comma -&gt; 400 </w:t>
      </w:r>
    </w:p>
    <w:p w14:paraId="54550A5D" w14:textId="77777777" w:rsidR="008F49A9" w:rsidRDefault="008F49A9" w:rsidP="008F49A9">
      <w:pPr>
        <w:pStyle w:val="ListParagraph"/>
        <w:tabs>
          <w:tab w:val="left" w:pos="450"/>
        </w:tabs>
        <w:ind w:left="1440"/>
      </w:pPr>
    </w:p>
    <w:p w14:paraId="2C4D89F5" w14:textId="77777777" w:rsidR="00A45004" w:rsidRDefault="00A45004" w:rsidP="00D477BA">
      <w:pPr>
        <w:pStyle w:val="NoSpacing"/>
      </w:pPr>
    </w:p>
    <w:p w14:paraId="35B23F84" w14:textId="0E6B280E" w:rsidR="00A45004" w:rsidRDefault="00A45004" w:rsidP="00AD5BBB">
      <w:pPr>
        <w:ind w:left="360"/>
        <w:rPr>
          <w:b/>
        </w:rPr>
      </w:pPr>
      <w:r w:rsidRPr="00C2678C">
        <w:rPr>
          <w:b/>
        </w:rPr>
        <w:t>POST</w:t>
      </w:r>
    </w:p>
    <w:p w14:paraId="0AF58D45" w14:textId="1FE2BF62" w:rsidR="00C3388A" w:rsidRPr="00C3388A" w:rsidRDefault="00C3388A" w:rsidP="00AD5BBB">
      <w:pPr>
        <w:ind w:left="360"/>
      </w:pPr>
      <w:r>
        <w:t xml:space="preserve">This request creates classes in the ontology mentioned in the request URL. Information for each class that has to be created is provided as the request body in xml format as described below. </w:t>
      </w:r>
    </w:p>
    <w:p w14:paraId="6145F99B" w14:textId="7F19805F" w:rsidR="002C24D3" w:rsidRDefault="00A45004" w:rsidP="00AD5BBB">
      <w:pPr>
        <w:ind w:left="360"/>
      </w:pPr>
      <w:r>
        <w:t>Request</w:t>
      </w:r>
      <w:r w:rsidR="00904B07">
        <w:t>:</w:t>
      </w:r>
    </w:p>
    <w:p w14:paraId="0546E560" w14:textId="77777777" w:rsidR="00C2678C" w:rsidRPr="00C2678C" w:rsidRDefault="00C2678C" w:rsidP="00AD5BBB">
      <w:pPr>
        <w:ind w:left="360"/>
        <w:rPr>
          <w:i/>
        </w:rPr>
      </w:pPr>
      <w:r w:rsidRPr="00C2678C">
        <w:rPr>
          <w:i/>
        </w:rPr>
        <w:t>Resource</w:t>
      </w:r>
    </w:p>
    <w:p w14:paraId="3986D930" w14:textId="5E9162C6" w:rsidR="00C2678C" w:rsidRDefault="00C2678C" w:rsidP="00AD5BBB">
      <w:pPr>
        <w:ind w:left="360"/>
      </w:pPr>
      <w:r>
        <w:t>{</w:t>
      </w:r>
      <w:proofErr w:type="gramStart"/>
      <w:r>
        <w:t>ontologyName</w:t>
      </w:r>
      <w:proofErr w:type="gramEnd"/>
      <w:r>
        <w:t>}/classes/&lt;comma separated classes&gt;</w:t>
      </w:r>
    </w:p>
    <w:p w14:paraId="5EF4F478" w14:textId="765375C2" w:rsidR="00C2678C" w:rsidRPr="00C2678C" w:rsidRDefault="00C2678C" w:rsidP="00AD5BBB">
      <w:pPr>
        <w:ind w:left="360"/>
        <w:rPr>
          <w:i/>
        </w:rPr>
      </w:pPr>
      <w:r w:rsidRPr="00C2678C">
        <w:rPr>
          <w:i/>
        </w:rPr>
        <w:t xml:space="preserve">Content Type: </w:t>
      </w:r>
    </w:p>
    <w:p w14:paraId="7AD98F54" w14:textId="7011D1A8" w:rsidR="00C2678C" w:rsidRDefault="00C2678C" w:rsidP="00AD5BBB">
      <w:pPr>
        <w:ind w:left="360"/>
      </w:pPr>
      <w:proofErr w:type="gramStart"/>
      <w:r>
        <w:t>application</w:t>
      </w:r>
      <w:proofErr w:type="gramEnd"/>
      <w:r>
        <w:t>/xml</w:t>
      </w:r>
    </w:p>
    <w:p w14:paraId="76A4FFC8" w14:textId="32F58F46" w:rsidR="00C2678C" w:rsidRPr="00C2678C" w:rsidRDefault="00C2678C" w:rsidP="00AD5BBB">
      <w:pPr>
        <w:ind w:left="360"/>
        <w:rPr>
          <w:i/>
        </w:rPr>
      </w:pPr>
      <w:r w:rsidRPr="00C2678C">
        <w:rPr>
          <w:i/>
        </w:rPr>
        <w:t>Body:</w:t>
      </w:r>
    </w:p>
    <w:p w14:paraId="54858939" w14:textId="1D193512" w:rsidR="002C24D3" w:rsidRDefault="002C24D3" w:rsidP="00AD5BBB">
      <w:pPr>
        <w:ind w:left="360"/>
      </w:pPr>
      <w:r>
        <w:t>The request body should be in following format.</w:t>
      </w:r>
    </w:p>
    <w:p w14:paraId="6B15B1F4" w14:textId="77777777" w:rsidR="002C24D3" w:rsidRDefault="002C24D3" w:rsidP="00904B07">
      <w:pPr>
        <w:pStyle w:val="NoSpacing"/>
        <w:pBdr>
          <w:top w:val="single" w:sz="4" w:space="1" w:color="auto"/>
          <w:left w:val="single" w:sz="4" w:space="4" w:color="auto"/>
          <w:bottom w:val="single" w:sz="4" w:space="1" w:color="auto"/>
          <w:right w:val="single" w:sz="4" w:space="4" w:color="auto"/>
        </w:pBdr>
      </w:pPr>
      <w:r w:rsidRPr="00A413D9">
        <w:t>&lt;Classes&gt;</w:t>
      </w:r>
    </w:p>
    <w:p w14:paraId="51D9B60C" w14:textId="30ADED6A" w:rsidR="00904B07" w:rsidRDefault="00904B07" w:rsidP="00904B07">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4" w:anchor="Class1" w:history="1">
        <w:r w:rsidR="0045019E" w:rsidRPr="00B42638">
          <w:rPr>
            <w:rStyle w:val="Hyperlink"/>
          </w:rPr>
          <w:t>http://../..#Class1</w:t>
        </w:r>
      </w:hyperlink>
      <w:r w:rsidR="003A2FF0">
        <w:t>” /&gt;</w:t>
      </w:r>
    </w:p>
    <w:p w14:paraId="3AAB598D" w14:textId="72817F18" w:rsidR="00904B07" w:rsidRDefault="00904B07"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w:t>
      </w:r>
      <w:r w:rsidR="005C2BDC">
        <w:rPr>
          <w:rFonts w:ascii="Times New Roman" w:hAnsi="Times New Roman" w:cs="Times New Roman"/>
          <w:szCs w:val="24"/>
        </w:rPr>
        <w:t xml:space="preserve"> </w:t>
      </w:r>
      <w:r>
        <w:rPr>
          <w:rFonts w:ascii="Times New Roman" w:hAnsi="Times New Roman" w:cs="Times New Roman"/>
          <w:szCs w:val="24"/>
        </w:rPr>
        <w:t>&gt;</w:t>
      </w:r>
    </w:p>
    <w:p w14:paraId="60D7DEFF" w14:textId="426D4599" w:rsidR="00904B07" w:rsidRDefault="00D94834"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per</w:t>
      </w:r>
      <w:r>
        <w:rPr>
          <w:rFonts w:ascii="Times New Roman" w:hAnsi="Times New Roman" w:cs="Times New Roman"/>
          <w:szCs w:val="24"/>
        </w:rPr>
        <w:t>C</w:t>
      </w:r>
      <w:r w:rsidR="00904B07">
        <w:rPr>
          <w:rFonts w:ascii="Times New Roman" w:hAnsi="Times New Roman" w:cs="Times New Roman"/>
          <w:szCs w:val="24"/>
        </w:rPr>
        <w:t>lass</w:t>
      </w:r>
      <w:r w:rsidR="005C2BDC">
        <w:rPr>
          <w:rFonts w:ascii="Times New Roman" w:hAnsi="Times New Roman" w:cs="Times New Roman"/>
          <w:szCs w:val="24"/>
        </w:rPr>
        <w:t xml:space="preserve"> name=”SuperClass1” uri=”</w:t>
      </w:r>
      <w:hyperlink r:id="rId15" w:anchor="SuperClass1" w:history="1">
        <w:r w:rsidR="005C2BDC">
          <w:rPr>
            <w:rFonts w:ascii="Times New Roman" w:hAnsi="Times New Roman" w:cs="Times New Roman"/>
            <w:color w:val="0000FF"/>
            <w:szCs w:val="24"/>
            <w:u w:val="single" w:color="0000FF"/>
          </w:rPr>
          <w:t>http://../..#SuperClass1</w:t>
        </w:r>
      </w:hyperlink>
      <w:r w:rsidR="005C2BDC">
        <w:rPr>
          <w:rFonts w:ascii="Times New Roman" w:hAnsi="Times New Roman" w:cs="Times New Roman"/>
          <w:szCs w:val="24"/>
        </w:rPr>
        <w:t xml:space="preserve">” </w:t>
      </w:r>
      <w:r w:rsidR="00904B07">
        <w:rPr>
          <w:rFonts w:ascii="Times New Roman" w:hAnsi="Times New Roman" w:cs="Times New Roman"/>
          <w:szCs w:val="24"/>
        </w:rPr>
        <w:t xml:space="preserve"> /&gt;</w:t>
      </w:r>
      <w:r w:rsidR="0045019E">
        <w:rPr>
          <w:rFonts w:ascii="Times New Roman" w:hAnsi="Times New Roman" w:cs="Times New Roman"/>
          <w:szCs w:val="24"/>
        </w:rPr>
        <w:t>}</w:t>
      </w:r>
      <w:r w:rsidR="0045019E">
        <w:rPr>
          <w:rFonts w:ascii="Times New Roman" w:hAnsi="Times New Roman" w:cs="Times New Roman"/>
          <w:szCs w:val="24"/>
          <w:vertAlign w:val="superscript"/>
        </w:rPr>
        <w:t xml:space="preserve"> n</w:t>
      </w:r>
    </w:p>
    <w:p w14:paraId="555E3D13" w14:textId="128F4D97" w:rsidR="00904B07" w:rsidRDefault="00904B0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F1F127D" w14:textId="77777777" w:rsidR="00C3388A" w:rsidRDefault="00C3388A"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9E5B09F" w14:textId="494D3A30" w:rsidR="0045019E" w:rsidRDefault="0045019E"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sidR="00982E77">
        <w:rPr>
          <w:rFonts w:ascii="Times New Roman" w:hAnsi="Times New Roman" w:cs="Times New Roman"/>
          <w:szCs w:val="24"/>
        </w:rPr>
        <w:t>&lt;SubClasses&gt;</w:t>
      </w:r>
    </w:p>
    <w:p w14:paraId="32BE2C30" w14:textId="7513D9EB"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b</w:t>
      </w:r>
      <w:r>
        <w:rPr>
          <w:rFonts w:ascii="Times New Roman" w:hAnsi="Times New Roman" w:cs="Times New Roman"/>
          <w:szCs w:val="24"/>
        </w:rPr>
        <w:t>Class name=”SuperClass1” uri=”</w:t>
      </w:r>
      <w:hyperlink r:id="rId16"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29A015FD" w14:textId="7DD58F36"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576AE7CD" w14:textId="77777777" w:rsidR="007F4004"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p>
    <w:p w14:paraId="0EC133CE" w14:textId="5E74454C" w:rsidR="00C2678C"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 xml:space="preserve">           </w:t>
      </w:r>
      <w:r w:rsidR="00C2678C">
        <w:rPr>
          <w:rFonts w:ascii="Times New Roman" w:hAnsi="Times New Roman" w:cs="Times New Roman"/>
          <w:szCs w:val="24"/>
        </w:rPr>
        <w:t>&lt;Instances&gt;</w:t>
      </w:r>
    </w:p>
    <w:p w14:paraId="174B8AF2" w14:textId="1B457BA3" w:rsidR="00C2678C" w:rsidRDefault="005C2BD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w:t>
      </w:r>
      <w:proofErr w:type="gramStart"/>
      <w:r w:rsidR="00C2678C">
        <w:rPr>
          <w:rFonts w:ascii="Times New Roman" w:hAnsi="Times New Roman" w:cs="Times New Roman"/>
          <w:szCs w:val="24"/>
        </w:rPr>
        <w:t>..</w:t>
      </w:r>
      <w:proofErr w:type="gramEnd"/>
      <w:r w:rsidR="00C2678C">
        <w:rPr>
          <w:rFonts w:ascii="Times New Roman" w:hAnsi="Times New Roman" w:cs="Times New Roman"/>
          <w:szCs w:val="24"/>
        </w:rPr>
        <w:t>#Instance1” /&gt;</w:t>
      </w:r>
      <w:proofErr w:type="gramStart"/>
      <w:r w:rsidR="00C2678C">
        <w:rPr>
          <w:rFonts w:ascii="Times New Roman" w:hAnsi="Times New Roman" w:cs="Times New Roman"/>
          <w:szCs w:val="24"/>
        </w:rPr>
        <w:t>}</w:t>
      </w:r>
      <w:r w:rsidR="00C2678C">
        <w:rPr>
          <w:rFonts w:ascii="Times New Roman" w:hAnsi="Times New Roman" w:cs="Times New Roman"/>
          <w:szCs w:val="24"/>
          <w:vertAlign w:val="superscript"/>
        </w:rPr>
        <w:t>n</w:t>
      </w:r>
      <w:proofErr w:type="gramEnd"/>
    </w:p>
    <w:p w14:paraId="153FDD0C" w14:textId="192B02CE" w:rsidR="00C2678C" w:rsidRDefault="00C2678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2F6D5877" w14:textId="609AD9C0" w:rsidR="00C2678C" w:rsidRDefault="0097692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r w:rsidR="003A2FF0">
        <w:rPr>
          <w:rFonts w:ascii="Times New Roman" w:hAnsi="Times New Roman" w:cs="Times New Roman"/>
          <w:szCs w:val="24"/>
        </w:rPr>
        <w:t xml:space="preserve">} </w:t>
      </w:r>
      <w:r w:rsidR="003A2FF0" w:rsidRPr="003A2FF0">
        <w:rPr>
          <w:rFonts w:ascii="Times New Roman" w:hAnsi="Times New Roman" w:cs="Times New Roman"/>
          <w:szCs w:val="24"/>
          <w:vertAlign w:val="superscript"/>
        </w:rPr>
        <w:t>m</w:t>
      </w:r>
    </w:p>
    <w:p w14:paraId="2D28A82C" w14:textId="286114F2" w:rsidR="002C24D3" w:rsidRDefault="002C24D3"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242650F1" w14:textId="3C0F3989" w:rsidR="00C2678C" w:rsidRDefault="00C2678C" w:rsidP="00C2678C">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00C3388A" w:rsidRPr="00C3388A">
        <w:t xml:space="preserve"> </w:t>
      </w:r>
      <w:r w:rsidR="00C3388A">
        <w:t>Number of classes passed in the request URL.</w:t>
      </w:r>
    </w:p>
    <w:p w14:paraId="1DC57FF8" w14:textId="1353845A"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xml:space="preserve">: Can occur </w:t>
      </w:r>
      <w:r w:rsidR="00C23860">
        <w:t>a</w:t>
      </w:r>
      <w:r>
        <w:t>n</w:t>
      </w:r>
      <w:r w:rsidR="00C23860">
        <w:t>y</w:t>
      </w:r>
      <w:r>
        <w:t xml:space="preserve"> number of times.</w:t>
      </w:r>
    </w:p>
    <w:p w14:paraId="23555E8E" w14:textId="77777777" w:rsidR="002C24D3" w:rsidRDefault="002C24D3" w:rsidP="009723DC"/>
    <w:p w14:paraId="2546AD19" w14:textId="72D9B98F" w:rsidR="002C24D3" w:rsidRDefault="005E1AA0" w:rsidP="00DC7859">
      <w:pPr>
        <w:ind w:left="360"/>
      </w:pPr>
      <w:r>
        <w:t>Errors:</w:t>
      </w:r>
    </w:p>
    <w:p w14:paraId="22B21051" w14:textId="77777777" w:rsidR="008F49A9" w:rsidRDefault="008F49A9" w:rsidP="008F49A9">
      <w:pPr>
        <w:pStyle w:val="ListParagraph"/>
        <w:numPr>
          <w:ilvl w:val="0"/>
          <w:numId w:val="3"/>
        </w:numPr>
      </w:pPr>
      <w:r>
        <w:t>Class does not exist -&gt; 404 “ no such class exist”</w:t>
      </w:r>
    </w:p>
    <w:p w14:paraId="2428A99A" w14:textId="77777777" w:rsidR="008F49A9" w:rsidRDefault="008F49A9" w:rsidP="008F49A9">
      <w:pPr>
        <w:pStyle w:val="ListParagraph"/>
        <w:numPr>
          <w:ilvl w:val="0"/>
          <w:numId w:val="3"/>
        </w:numPr>
      </w:pPr>
      <w:r>
        <w:t>Ontology is not loaded -&gt; 404 “ requested ontology is not loaded”</w:t>
      </w:r>
    </w:p>
    <w:p w14:paraId="390A06B9" w14:textId="46FF38EF" w:rsidR="008F49A9" w:rsidRDefault="008F49A9" w:rsidP="008F49A9">
      <w:pPr>
        <w:pStyle w:val="ListParagraph"/>
        <w:numPr>
          <w:ilvl w:val="0"/>
          <w:numId w:val="3"/>
        </w:numPr>
      </w:pPr>
      <w:r>
        <w:t>Any other delimiter used instead of comma -&gt; 400</w:t>
      </w:r>
    </w:p>
    <w:p w14:paraId="6C116C91" w14:textId="012E0C22" w:rsidR="005E1AA0" w:rsidRDefault="005E1AA0" w:rsidP="008F49A9">
      <w:pPr>
        <w:pStyle w:val="ListParagraph"/>
        <w:ind w:left="450"/>
      </w:pPr>
      <w:r>
        <w:t xml:space="preserve"> </w:t>
      </w:r>
    </w:p>
    <w:p w14:paraId="4CD8159E" w14:textId="77777777" w:rsidR="005E1AA0" w:rsidRDefault="005E1AA0" w:rsidP="008F49A9"/>
    <w:p w14:paraId="54CB27AB" w14:textId="10BDB06D" w:rsidR="005E1AA0" w:rsidRDefault="005E1AA0" w:rsidP="00C6699F">
      <w:pPr>
        <w:tabs>
          <w:tab w:val="left" w:pos="360"/>
        </w:tabs>
        <w:ind w:left="360"/>
        <w:rPr>
          <w:b/>
        </w:rPr>
      </w:pPr>
      <w:r w:rsidRPr="005E1AA0">
        <w:rPr>
          <w:b/>
        </w:rPr>
        <w:t>PUT</w:t>
      </w:r>
    </w:p>
    <w:p w14:paraId="7C78766A" w14:textId="654B6BCA" w:rsidR="00C3388A" w:rsidRPr="00C3388A" w:rsidRDefault="00C3388A" w:rsidP="00C6699F">
      <w:pPr>
        <w:ind w:left="360"/>
      </w:pPr>
      <w:r>
        <w:t xml:space="preserve">This requests, updates each class passed in the URL. Information for each </w:t>
      </w:r>
      <w:proofErr w:type="gramStart"/>
      <w:r>
        <w:t>class, that</w:t>
      </w:r>
      <w:proofErr w:type="gramEnd"/>
      <w:r>
        <w:t xml:space="preserve"> has to be updated is passed as request body in xml format as described below.</w:t>
      </w:r>
    </w:p>
    <w:p w14:paraId="54A5F976" w14:textId="77777777" w:rsidR="005E1AA0" w:rsidRDefault="005E1AA0" w:rsidP="00C6699F">
      <w:pPr>
        <w:ind w:left="450" w:hanging="90"/>
      </w:pPr>
      <w:r>
        <w:t>Request:</w:t>
      </w:r>
    </w:p>
    <w:p w14:paraId="7E6007D1" w14:textId="77777777" w:rsidR="005E1AA0" w:rsidRPr="00C2678C" w:rsidRDefault="005E1AA0" w:rsidP="00620B8F">
      <w:pPr>
        <w:ind w:left="360"/>
        <w:rPr>
          <w:i/>
        </w:rPr>
      </w:pPr>
      <w:r w:rsidRPr="00C2678C">
        <w:rPr>
          <w:i/>
        </w:rPr>
        <w:t>Resource</w:t>
      </w:r>
    </w:p>
    <w:p w14:paraId="4518E8F7" w14:textId="77777777" w:rsidR="005E1AA0" w:rsidRDefault="005E1AA0" w:rsidP="00C6699F">
      <w:pPr>
        <w:ind w:left="450" w:hanging="90"/>
      </w:pPr>
      <w:r>
        <w:t>{</w:t>
      </w:r>
      <w:proofErr w:type="gramStart"/>
      <w:r>
        <w:t>ontologyName</w:t>
      </w:r>
      <w:proofErr w:type="gramEnd"/>
      <w:r>
        <w:t>}/classes/&lt;comma separated classes&gt;</w:t>
      </w:r>
    </w:p>
    <w:p w14:paraId="67AE384D" w14:textId="77777777" w:rsidR="005E1AA0" w:rsidRPr="00C2678C" w:rsidRDefault="005E1AA0" w:rsidP="00C6699F">
      <w:pPr>
        <w:ind w:left="450" w:hanging="90"/>
        <w:rPr>
          <w:i/>
        </w:rPr>
      </w:pPr>
      <w:r w:rsidRPr="00C2678C">
        <w:rPr>
          <w:i/>
        </w:rPr>
        <w:t xml:space="preserve">Content Type: </w:t>
      </w:r>
    </w:p>
    <w:p w14:paraId="21B2C362" w14:textId="77777777" w:rsidR="005E1AA0" w:rsidRDefault="005E1AA0" w:rsidP="00C66327">
      <w:pPr>
        <w:ind w:left="360"/>
      </w:pPr>
      <w:proofErr w:type="gramStart"/>
      <w:r>
        <w:t>application</w:t>
      </w:r>
      <w:proofErr w:type="gramEnd"/>
      <w:r>
        <w:t>/xml</w:t>
      </w:r>
    </w:p>
    <w:p w14:paraId="61FE3F2C" w14:textId="77777777" w:rsidR="005E1AA0" w:rsidRPr="00C2678C" w:rsidRDefault="005E1AA0" w:rsidP="00C66327">
      <w:pPr>
        <w:ind w:left="360"/>
        <w:rPr>
          <w:i/>
        </w:rPr>
      </w:pPr>
      <w:r w:rsidRPr="00C2678C">
        <w:rPr>
          <w:i/>
        </w:rPr>
        <w:t>Body:</w:t>
      </w:r>
    </w:p>
    <w:p w14:paraId="71CA5A24" w14:textId="77777777" w:rsidR="005E1AA0" w:rsidRDefault="005E1AA0" w:rsidP="00C66327">
      <w:pPr>
        <w:ind w:left="360"/>
      </w:pPr>
      <w:r>
        <w:t>The request body should be in following format.</w:t>
      </w:r>
    </w:p>
    <w:p w14:paraId="31456645"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4E712DBF" w14:textId="08356902" w:rsidR="005E1AA0" w:rsidRDefault="005E1AA0" w:rsidP="005E1AA0">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7" w:anchor="Class1" w:history="1">
        <w:r w:rsidRPr="00B42638">
          <w:rPr>
            <w:rStyle w:val="Hyperlink"/>
          </w:rPr>
          <w:t>http://../..#Class1</w:t>
        </w:r>
      </w:hyperlink>
      <w:r w:rsidR="003A2FF0">
        <w:t>” /&gt;</w:t>
      </w:r>
    </w:p>
    <w:p w14:paraId="66F4D991" w14:textId="77777777" w:rsidR="005E1AA0"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3D17D4C3" w14:textId="7336AF8C" w:rsidR="00D94834"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w:t>
      </w:r>
      <w:r w:rsidR="005E1AA0">
        <w:rPr>
          <w:rFonts w:ascii="Times New Roman" w:hAnsi="Times New Roman" w:cs="Times New Roman"/>
          <w:szCs w:val="24"/>
        </w:rPr>
        <w:t>&lt;</w:t>
      </w:r>
      <w:r>
        <w:rPr>
          <w:rFonts w:ascii="Times New Roman" w:hAnsi="Times New Roman" w:cs="Times New Roman"/>
          <w:szCs w:val="24"/>
        </w:rPr>
        <w:t>Super</w:t>
      </w:r>
      <w:r w:rsidR="005E1AA0">
        <w:rPr>
          <w:rFonts w:ascii="Times New Roman" w:hAnsi="Times New Roman" w:cs="Times New Roman"/>
          <w:szCs w:val="24"/>
        </w:rPr>
        <w:t>Class name=”SuperClass1” uri=”</w:t>
      </w:r>
      <w:hyperlink r:id="rId18" w:anchor="SuperClass1" w:history="1">
        <w:r w:rsidR="005E1AA0">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w:t>
      </w:r>
      <w:r w:rsidR="005E1AA0">
        <w:rPr>
          <w:rFonts w:ascii="Times New Roman" w:hAnsi="Times New Roman" w:cs="Times New Roman"/>
          <w:szCs w:val="24"/>
        </w:rPr>
        <w:t>&gt;</w:t>
      </w:r>
    </w:p>
    <w:p w14:paraId="7C3B4399" w14:textId="3E3AA7BA" w:rsidR="00595E1D"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sidR="00352414">
        <w:rPr>
          <w:rFonts w:ascii="Times New Roman" w:hAnsi="Times New Roman" w:cs="Times New Roman"/>
          <w:szCs w:val="24"/>
        </w:rPr>
        <w:t xml:space="preserve"> name=”N1” uri=”</w:t>
      </w:r>
      <w:hyperlink r:id="rId19" w:anchor="N1" w:history="1">
        <w:r w:rsidR="00352414" w:rsidRPr="00501E7F">
          <w:rPr>
            <w:rStyle w:val="Hyperlink"/>
            <w:rFonts w:ascii="Times New Roman" w:hAnsi="Times New Roman" w:cs="Times New Roman"/>
            <w:szCs w:val="24"/>
          </w:rPr>
          <w:t>http://../..#N1</w:t>
        </w:r>
      </w:hyperlink>
      <w:r w:rsidR="00352414">
        <w:rPr>
          <w:rFonts w:ascii="Times New Roman" w:hAnsi="Times New Roman" w:cs="Times New Roman"/>
          <w:szCs w:val="24"/>
        </w:rPr>
        <w:t xml:space="preserve"> </w:t>
      </w:r>
      <w:r>
        <w:rPr>
          <w:rFonts w:ascii="Times New Roman" w:hAnsi="Times New Roman" w:cs="Times New Roman"/>
          <w:szCs w:val="24"/>
        </w:rPr>
        <w:t>”/&gt;</w:t>
      </w:r>
    </w:p>
    <w:p w14:paraId="5A4B8011" w14:textId="13F989B8" w:rsidR="005E1AA0" w:rsidRDefault="00D94834"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lastRenderedPageBreak/>
        <w:t xml:space="preserve">                                     </w:t>
      </w:r>
      <w:r w:rsidR="00595E1D">
        <w:rPr>
          <w:rFonts w:ascii="Times New Roman" w:hAnsi="Times New Roman" w:cs="Times New Roman"/>
          <w:szCs w:val="24"/>
        </w:rPr>
        <w:t xml:space="preserve"> &lt;/SuperClass&gt;</w:t>
      </w:r>
      <w:r w:rsidR="005E1AA0">
        <w:rPr>
          <w:rFonts w:ascii="Times New Roman" w:hAnsi="Times New Roman" w:cs="Times New Roman"/>
          <w:szCs w:val="24"/>
        </w:rPr>
        <w:t>}</w:t>
      </w:r>
      <w:r w:rsidR="005E1AA0">
        <w:rPr>
          <w:rFonts w:ascii="Times New Roman" w:hAnsi="Times New Roman" w:cs="Times New Roman"/>
          <w:szCs w:val="24"/>
          <w:vertAlign w:val="superscript"/>
        </w:rPr>
        <w:t xml:space="preserve"> n</w:t>
      </w:r>
    </w:p>
    <w:p w14:paraId="1D7CF7B3"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424A96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E375A9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A92C4B6" w14:textId="77777777"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r w:rsidR="00352414">
        <w:rPr>
          <w:rFonts w:ascii="Times New Roman" w:hAnsi="Times New Roman" w:cs="Times New Roman"/>
          <w:szCs w:val="24"/>
        </w:rPr>
        <w:t>Sub</w:t>
      </w:r>
      <w:r>
        <w:rPr>
          <w:rFonts w:ascii="Times New Roman" w:hAnsi="Times New Roman" w:cs="Times New Roman"/>
          <w:szCs w:val="24"/>
        </w:rPr>
        <w:t>Class name=”SuperClass1” uri=”</w:t>
      </w:r>
      <w:hyperlink r:id="rId20"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278B5C47" w14:textId="57836373" w:rsidR="00352414"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M1” uri=</w:t>
      </w:r>
      <w:hyperlink r:id="rId21"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0C9BB837" w14:textId="475950A8" w:rsidR="005E1AA0"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w:t>
      </w:r>
      <w:r w:rsidR="005E1AA0">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4CF6C98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D839322"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29E3F0C"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4878191E" w14:textId="42BCCD89"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Property name=”Prop1” uri=”</w:t>
      </w:r>
      <w:hyperlink r:id="rId22" w:anchor="Prop1" w:history="1">
        <w:r w:rsidRPr="00191265">
          <w:rPr>
            <w:rStyle w:val="Hyperlink"/>
            <w:rFonts w:ascii="Times New Roman" w:hAnsi="Times New Roman" w:cs="Times New Roman"/>
            <w:szCs w:val="24"/>
          </w:rPr>
          <w:t>http://../..#Prop1</w:t>
        </w:r>
      </w:hyperlink>
      <w:r>
        <w:rPr>
          <w:rFonts w:ascii="Times New Roman" w:hAnsi="Times New Roman" w:cs="Times New Roman"/>
          <w:szCs w:val="24"/>
        </w:rPr>
        <w:t>” /&gt;</w:t>
      </w:r>
    </w:p>
    <w:p w14:paraId="29107E6D" w14:textId="59EEAA26" w:rsidR="00191265"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P1” uri=”</w:t>
      </w:r>
      <w:hyperlink r:id="rId23" w:anchor="P1" w:history="1">
        <w:r w:rsidR="00191265" w:rsidRPr="00191265">
          <w:rPr>
            <w:rStyle w:val="Hyperlink"/>
            <w:rFonts w:ascii="Times New Roman" w:hAnsi="Times New Roman" w:cs="Times New Roman"/>
            <w:szCs w:val="24"/>
          </w:rPr>
          <w:t>http://../..#P1</w:t>
        </w:r>
      </w:hyperlink>
      <w:r>
        <w:rPr>
          <w:rFonts w:ascii="Times New Roman" w:hAnsi="Times New Roman" w:cs="Times New Roman"/>
          <w:szCs w:val="24"/>
        </w:rPr>
        <w:t>” /&gt;</w:t>
      </w:r>
    </w:p>
    <w:p w14:paraId="7BE584A0" w14:textId="32214F9C" w:rsidR="005E1AA0" w:rsidRDefault="00191265"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Property&gt;</w:t>
      </w:r>
      <w:r w:rsidR="005E1AA0">
        <w:rPr>
          <w:rFonts w:ascii="Times New Roman" w:hAnsi="Times New Roman" w:cs="Times New Roman"/>
          <w:szCs w:val="24"/>
        </w:rPr>
        <w:t>}</w:t>
      </w:r>
      <w:r w:rsidR="00352414">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2F1DE317"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2BB05A7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89DB1A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6A732BA8" w14:textId="245E65A9" w:rsidR="00C3388A" w:rsidRDefault="00C3388A"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Instance</w:t>
      </w:r>
      <w:r w:rsidR="005E1AA0">
        <w:rPr>
          <w:rFonts w:ascii="Times New Roman" w:hAnsi="Times New Roman" w:cs="Times New Roman"/>
          <w:szCs w:val="24"/>
        </w:rPr>
        <w:t xml:space="preserve"> name=”Inst1” uri=”</w:t>
      </w:r>
      <w:hyperlink r:id="rId24" w:anchor="Instance1" w:history="1">
        <w:r w:rsidR="005E1AA0" w:rsidRPr="00C3388A">
          <w:rPr>
            <w:rStyle w:val="Hyperlink"/>
            <w:rFonts w:ascii="Times New Roman" w:hAnsi="Times New Roman" w:cs="Times New Roman"/>
            <w:szCs w:val="24"/>
          </w:rPr>
          <w:t>http://../..#Instance1</w:t>
        </w:r>
      </w:hyperlink>
      <w:r w:rsidR="005E1AA0">
        <w:rPr>
          <w:rFonts w:ascii="Times New Roman" w:hAnsi="Times New Roman" w:cs="Times New Roman"/>
          <w:szCs w:val="24"/>
        </w:rPr>
        <w:t>” /&gt;</w:t>
      </w:r>
    </w:p>
    <w:p w14:paraId="44B58519" w14:textId="0636FDD6" w:rsidR="005E1AA0" w:rsidRDefault="00C3388A" w:rsidP="00C3388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I1” uri=”</w:t>
      </w:r>
      <w:hyperlink r:id="rId25" w:anchor="I1" w:history="1">
        <w:r w:rsidRPr="00C3388A">
          <w:rPr>
            <w:rStyle w:val="Hyperlink"/>
            <w:rFonts w:ascii="Times New Roman" w:hAnsi="Times New Roman" w:cs="Times New Roman"/>
            <w:szCs w:val="24"/>
          </w:rPr>
          <w:t>http://../.. #I1</w:t>
        </w:r>
      </w:hyperlink>
      <w:r>
        <w:rPr>
          <w:rFonts w:ascii="Times New Roman" w:hAnsi="Times New Roman" w:cs="Times New Roman"/>
          <w:szCs w:val="24"/>
        </w:rPr>
        <w:t>” /&gt;</w:t>
      </w:r>
      <w:r w:rsidR="005E1AA0">
        <w:rPr>
          <w:rFonts w:ascii="Times New Roman" w:hAnsi="Times New Roman" w:cs="Times New Roman"/>
          <w:szCs w:val="24"/>
        </w:rPr>
        <w:t>}</w:t>
      </w:r>
      <w:r>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02BFEEB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1835CC22" w14:textId="30233D0E" w:rsidR="005E1AA0" w:rsidRDefault="008C4FC6"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3A2FF0">
        <w:rPr>
          <w:rFonts w:ascii="Times New Roman" w:hAnsi="Times New Roman" w:cs="Times New Roman"/>
          <w:szCs w:val="24"/>
        </w:rPr>
        <w:t xml:space="preserve">&gt;} </w:t>
      </w:r>
      <w:r w:rsidR="003A2FF0" w:rsidRPr="003A2FF0">
        <w:rPr>
          <w:rFonts w:ascii="Times New Roman" w:hAnsi="Times New Roman" w:cs="Times New Roman"/>
          <w:szCs w:val="24"/>
          <w:vertAlign w:val="superscript"/>
        </w:rPr>
        <w:t>m</w:t>
      </w:r>
    </w:p>
    <w:p w14:paraId="62E4EC2C"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03455132" w14:textId="36B6036F" w:rsidR="005E1AA0" w:rsidRDefault="005E1AA0" w:rsidP="005E1AA0">
      <w:pPr>
        <w:pStyle w:val="NoSpacing"/>
        <w:pBdr>
          <w:top w:val="single" w:sz="4" w:space="1" w:color="auto"/>
          <w:left w:val="single" w:sz="4" w:space="4" w:color="auto"/>
          <w:bottom w:val="single" w:sz="4" w:space="1" w:color="auto"/>
          <w:right w:val="single" w:sz="4" w:space="4" w:color="auto"/>
        </w:pBdr>
      </w:pPr>
      <w:proofErr w:type="gramStart"/>
      <w:r>
        <w:t>m</w:t>
      </w:r>
      <w:proofErr w:type="gramEnd"/>
      <w:r>
        <w:t xml:space="preserve">: </w:t>
      </w:r>
      <w:r w:rsidR="00C3388A">
        <w:t>Number of</w:t>
      </w:r>
      <w:r>
        <w:t xml:space="preserve"> class</w:t>
      </w:r>
      <w:r w:rsidR="00C3388A">
        <w:t>es</w:t>
      </w:r>
      <w:r>
        <w:t xml:space="preserve"> passed in the request URL.</w:t>
      </w:r>
    </w:p>
    <w:p w14:paraId="15488C49" w14:textId="77777777" w:rsidR="005E1AA0" w:rsidRPr="00C2678C"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05E6B41" w14:textId="77777777" w:rsidR="005E1AA0" w:rsidRDefault="005E1AA0" w:rsidP="005E1AA0"/>
    <w:p w14:paraId="2B9029F2" w14:textId="77777777" w:rsidR="005E1AA0" w:rsidRPr="005E1AA0" w:rsidRDefault="005E1AA0" w:rsidP="005E1AA0">
      <w:pPr>
        <w:rPr>
          <w:b/>
        </w:rPr>
      </w:pPr>
    </w:p>
    <w:p w14:paraId="74462BDA" w14:textId="6B415CEA" w:rsidR="00A45004" w:rsidRPr="00A41C35" w:rsidRDefault="00A41C35" w:rsidP="001D0B6A">
      <w:pPr>
        <w:ind w:left="360"/>
        <w:rPr>
          <w:b/>
        </w:rPr>
      </w:pPr>
      <w:r w:rsidRPr="00A41C35">
        <w:rPr>
          <w:b/>
        </w:rPr>
        <w:t>DELETE</w:t>
      </w:r>
    </w:p>
    <w:p w14:paraId="45966EC0" w14:textId="5F763A4D" w:rsidR="00A41C35" w:rsidRDefault="00A41C35" w:rsidP="001D0B6A">
      <w:pPr>
        <w:ind w:left="360"/>
      </w:pPr>
      <w:r>
        <w:t xml:space="preserve">This request deletes the classes mentioned in the URL from the ontology. </w:t>
      </w:r>
    </w:p>
    <w:p w14:paraId="75312E3F" w14:textId="77777777" w:rsidR="00A41C35" w:rsidRDefault="00A41C35" w:rsidP="001D0B6A">
      <w:pPr>
        <w:ind w:left="360"/>
      </w:pPr>
      <w:r>
        <w:t>Request:</w:t>
      </w:r>
    </w:p>
    <w:p w14:paraId="7AC82BE2" w14:textId="77777777" w:rsidR="00A41C35" w:rsidRPr="00C2678C" w:rsidRDefault="00A41C35" w:rsidP="001D0B6A">
      <w:pPr>
        <w:ind w:left="360"/>
        <w:rPr>
          <w:i/>
        </w:rPr>
      </w:pPr>
      <w:r w:rsidRPr="00C2678C">
        <w:rPr>
          <w:i/>
        </w:rPr>
        <w:t>Resource</w:t>
      </w:r>
    </w:p>
    <w:p w14:paraId="6C4866D3" w14:textId="77777777" w:rsidR="00A41C35" w:rsidRDefault="00A41C35" w:rsidP="001D0B6A">
      <w:pPr>
        <w:ind w:left="360"/>
      </w:pPr>
      <w:r>
        <w:t>/classes/&lt;comma separated names of classes&gt;</w:t>
      </w:r>
    </w:p>
    <w:p w14:paraId="06549820" w14:textId="77777777" w:rsidR="001D0B6A" w:rsidRDefault="001D0B6A" w:rsidP="001D0B6A">
      <w:pPr>
        <w:ind w:left="360"/>
      </w:pPr>
    </w:p>
    <w:p w14:paraId="3E308F12" w14:textId="5B4631EE" w:rsidR="001C589D" w:rsidRDefault="003C6ECF" w:rsidP="00140A8A">
      <w:pPr>
        <w:ind w:left="180"/>
      </w:pPr>
      <w:r>
        <w:t>2) Sub</w:t>
      </w:r>
      <w:r w:rsidR="00543534">
        <w:t>-Classes</w:t>
      </w:r>
    </w:p>
    <w:p w14:paraId="57EBCB4F" w14:textId="45C1C498" w:rsidR="008D64BC" w:rsidRDefault="008D64BC" w:rsidP="00245283">
      <w:pPr>
        <w:tabs>
          <w:tab w:val="left" w:pos="540"/>
          <w:tab w:val="left" w:pos="630"/>
        </w:tabs>
        <w:ind w:left="360"/>
      </w:pPr>
      <w:r>
        <w:t>This service provides an interface to browse, add, update or delete any class from the requested ontology</w:t>
      </w:r>
      <w:r w:rsidR="000228DF">
        <w:t>. The client application sends a URL that has the ontology name and a lis</w:t>
      </w:r>
      <w:r w:rsidR="00A94E7D">
        <w:t>t of comma-delimited classes. The sub-classes of these comma-delimited classes are modified.</w:t>
      </w:r>
    </w:p>
    <w:p w14:paraId="5691E9C7" w14:textId="36C252B5" w:rsidR="008D64BC" w:rsidRDefault="008D64BC" w:rsidP="008D64BC">
      <w:pPr>
        <w:pStyle w:val="NoSpacing"/>
        <w:tabs>
          <w:tab w:val="left" w:pos="270"/>
        </w:tabs>
        <w:ind w:left="270"/>
      </w:pPr>
    </w:p>
    <w:p w14:paraId="52489F4F" w14:textId="77777777" w:rsidR="00543534" w:rsidRDefault="00543534" w:rsidP="00543534">
      <w:pPr>
        <w:pStyle w:val="NoSpacing"/>
        <w:ind w:left="720"/>
      </w:pPr>
    </w:p>
    <w:p w14:paraId="53A661FD" w14:textId="77777777" w:rsidR="00543534" w:rsidRDefault="00543534" w:rsidP="00245283">
      <w:pPr>
        <w:ind w:left="360"/>
        <w:rPr>
          <w:b/>
        </w:rPr>
      </w:pPr>
      <w:r w:rsidRPr="00C2678C">
        <w:rPr>
          <w:b/>
        </w:rPr>
        <w:t>GET</w:t>
      </w:r>
    </w:p>
    <w:p w14:paraId="3109F776" w14:textId="3B6ECA20" w:rsidR="00543534" w:rsidRPr="00C3388A" w:rsidRDefault="00543534" w:rsidP="00245283">
      <w:pPr>
        <w:tabs>
          <w:tab w:val="left" w:pos="360"/>
          <w:tab w:val="left" w:pos="450"/>
        </w:tabs>
        <w:ind w:left="360"/>
        <w:jc w:val="both"/>
      </w:pPr>
      <w:r>
        <w:t>This request</w:t>
      </w:r>
      <w:r w:rsidR="00B53003">
        <w:t xml:space="preserve"> retrieves sub-</w:t>
      </w:r>
      <w:r>
        <w:t>class</w:t>
      </w:r>
      <w:r w:rsidR="00B53003">
        <w:t>es of all the classes mentione</w:t>
      </w:r>
      <w:r w:rsidR="005436EA">
        <w:t xml:space="preserve">d in </w:t>
      </w:r>
      <w:r w:rsidR="00627385">
        <w:t>comma-delimited</w:t>
      </w:r>
      <w:r w:rsidR="00B53003">
        <w:t xml:space="preserve"> fashion in the URL.</w:t>
      </w:r>
      <w:r>
        <w:t xml:space="preserve"> </w:t>
      </w:r>
    </w:p>
    <w:p w14:paraId="66672775" w14:textId="77777777" w:rsidR="00543534" w:rsidRDefault="00543534" w:rsidP="00245283">
      <w:pPr>
        <w:tabs>
          <w:tab w:val="left" w:pos="360"/>
        </w:tabs>
        <w:ind w:left="360"/>
      </w:pPr>
      <w:r>
        <w:t>Request:</w:t>
      </w:r>
    </w:p>
    <w:p w14:paraId="1E61992F" w14:textId="77777777" w:rsidR="00543534" w:rsidRPr="00C2678C" w:rsidRDefault="00543534" w:rsidP="002847E1">
      <w:pPr>
        <w:ind w:left="360"/>
        <w:rPr>
          <w:i/>
        </w:rPr>
      </w:pPr>
      <w:r w:rsidRPr="00C2678C">
        <w:rPr>
          <w:i/>
        </w:rPr>
        <w:t>Resource</w:t>
      </w:r>
    </w:p>
    <w:p w14:paraId="213E6636" w14:textId="77777777" w:rsidR="00543534" w:rsidRDefault="00543534" w:rsidP="007E7595">
      <w:pPr>
        <w:ind w:left="360"/>
      </w:pPr>
      <w:r>
        <w:t>/classes/&lt;comma separated names of classes&gt;</w:t>
      </w:r>
    </w:p>
    <w:p w14:paraId="71E3D9B1" w14:textId="77777777" w:rsidR="00543534" w:rsidRDefault="00543534" w:rsidP="007E7595">
      <w:pPr>
        <w:tabs>
          <w:tab w:val="left" w:pos="360"/>
        </w:tabs>
        <w:ind w:left="360"/>
      </w:pPr>
      <w:r w:rsidRPr="00C2678C">
        <w:t>Response</w:t>
      </w:r>
      <w:r>
        <w:t>:</w:t>
      </w:r>
    </w:p>
    <w:p w14:paraId="4D233E5B" w14:textId="77777777" w:rsidR="00543534" w:rsidRPr="00C2678C" w:rsidRDefault="00543534" w:rsidP="004227CF">
      <w:pPr>
        <w:tabs>
          <w:tab w:val="left" w:pos="630"/>
        </w:tabs>
        <w:ind w:left="360"/>
        <w:rPr>
          <w:i/>
        </w:rPr>
      </w:pPr>
      <w:r w:rsidRPr="00C2678C">
        <w:rPr>
          <w:i/>
        </w:rPr>
        <w:t xml:space="preserve">Content Type: </w:t>
      </w:r>
    </w:p>
    <w:p w14:paraId="5C1C07FE" w14:textId="77777777" w:rsidR="00543534" w:rsidRDefault="00543534" w:rsidP="004227CF">
      <w:pPr>
        <w:tabs>
          <w:tab w:val="left" w:pos="630"/>
        </w:tabs>
        <w:ind w:left="360"/>
      </w:pPr>
      <w:r>
        <w:t>application/xml</w:t>
      </w:r>
    </w:p>
    <w:p w14:paraId="3A6B7A6F" w14:textId="77777777" w:rsidR="00543534" w:rsidRDefault="00543534" w:rsidP="004227CF">
      <w:pPr>
        <w:tabs>
          <w:tab w:val="left" w:pos="360"/>
        </w:tabs>
        <w:ind w:left="360"/>
      </w:pPr>
      <w:r w:rsidRPr="00C2678C">
        <w:rPr>
          <w:i/>
        </w:rPr>
        <w:t>Body</w:t>
      </w:r>
      <w:r>
        <w:t xml:space="preserve">: </w:t>
      </w:r>
    </w:p>
    <w:p w14:paraId="120AAC8A" w14:textId="41C4F730" w:rsidR="00B05993" w:rsidRDefault="00543534" w:rsidP="004227CF">
      <w:pPr>
        <w:tabs>
          <w:tab w:val="left" w:pos="630"/>
        </w:tabs>
        <w:ind w:left="360"/>
        <w:jc w:val="both"/>
      </w:pPr>
      <w:r>
        <w:t xml:space="preserve">For each class mentioned in the request </w:t>
      </w:r>
      <w:r w:rsidR="00B53003">
        <w:t>URL</w:t>
      </w:r>
      <w:r>
        <w:t xml:space="preserve"> a Class tag is returned. </w:t>
      </w:r>
      <w:r w:rsidR="00B53003">
        <w:t xml:space="preserve"> Each class tag has a list of SubClass tag enclosing all the sub-classes for this particular class. </w:t>
      </w:r>
      <w:r>
        <w:t>All the classes are enclosed in</w:t>
      </w:r>
      <w:r w:rsidR="0075266B">
        <w:t xml:space="preserve"> Classes tag.</w:t>
      </w:r>
      <w:r w:rsidR="00F14942">
        <w:t xml:space="preserve"> </w:t>
      </w:r>
    </w:p>
    <w:p w14:paraId="405EFD97"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17336B0A" w14:textId="77777777" w:rsidR="005F3302" w:rsidRDefault="005F3302" w:rsidP="005F3302">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6" w:anchor="Class1" w:history="1">
        <w:r w:rsidRPr="00B42638">
          <w:rPr>
            <w:rStyle w:val="Hyperlink"/>
          </w:rPr>
          <w:t>http://../..#Class1</w:t>
        </w:r>
      </w:hyperlink>
      <w:r>
        <w:t>” /&gt;</w:t>
      </w:r>
    </w:p>
    <w:p w14:paraId="4737C32E" w14:textId="4225710F"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14795A0"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243F3C3"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7"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33EB7B79"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42660F3A" w14:textId="5A016A06"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6300D4"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5123C046"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63940F8D" w14:textId="77777777" w:rsidR="005F3302" w:rsidRPr="00C2678C"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2A1C823" w14:textId="77777777" w:rsidR="00E2194F" w:rsidRDefault="00E2194F" w:rsidP="00241D68">
      <w:pPr>
        <w:ind w:left="810"/>
        <w:rPr>
          <w:b/>
        </w:rPr>
      </w:pPr>
    </w:p>
    <w:p w14:paraId="24D54A3E" w14:textId="77777777" w:rsidR="007F321E" w:rsidRDefault="007F321E" w:rsidP="001F3F70">
      <w:pPr>
        <w:ind w:left="360"/>
      </w:pPr>
      <w:r>
        <w:t>Errors:</w:t>
      </w:r>
    </w:p>
    <w:p w14:paraId="258DF847" w14:textId="77777777" w:rsidR="007F321E" w:rsidRDefault="007F321E" w:rsidP="007F321E">
      <w:pPr>
        <w:pStyle w:val="ListParagraph"/>
        <w:numPr>
          <w:ilvl w:val="0"/>
          <w:numId w:val="7"/>
        </w:numPr>
      </w:pPr>
      <w:r>
        <w:t>Class does not exist -&gt; 404 “ no such class exist”</w:t>
      </w:r>
    </w:p>
    <w:p w14:paraId="527A87C5" w14:textId="77777777" w:rsidR="007F321E" w:rsidRDefault="007F321E" w:rsidP="007F321E">
      <w:pPr>
        <w:pStyle w:val="ListParagraph"/>
        <w:numPr>
          <w:ilvl w:val="0"/>
          <w:numId w:val="7"/>
        </w:numPr>
      </w:pPr>
      <w:r>
        <w:t>Ontology is not loaded -&gt; 404 “ requested ontology is not loaded”</w:t>
      </w:r>
    </w:p>
    <w:p w14:paraId="41B77173" w14:textId="77777777" w:rsidR="007F321E" w:rsidRDefault="007F321E" w:rsidP="007F321E">
      <w:pPr>
        <w:pStyle w:val="ListParagraph"/>
        <w:numPr>
          <w:ilvl w:val="0"/>
          <w:numId w:val="7"/>
        </w:numPr>
      </w:pPr>
      <w:r>
        <w:lastRenderedPageBreak/>
        <w:t>Any other delimiter used instead of comma -&gt; 400</w:t>
      </w:r>
    </w:p>
    <w:p w14:paraId="3B7223D4" w14:textId="77777777" w:rsidR="007F321E" w:rsidRDefault="007F321E" w:rsidP="007F321E">
      <w:pPr>
        <w:ind w:left="540" w:firstLine="270"/>
        <w:rPr>
          <w:b/>
        </w:rPr>
      </w:pPr>
    </w:p>
    <w:p w14:paraId="1267AF91" w14:textId="77777777" w:rsidR="00B746BE" w:rsidRDefault="00B746BE" w:rsidP="00C22386">
      <w:pPr>
        <w:tabs>
          <w:tab w:val="left" w:pos="360"/>
        </w:tabs>
        <w:ind w:left="360"/>
        <w:rPr>
          <w:b/>
        </w:rPr>
      </w:pPr>
      <w:r w:rsidRPr="00C2678C">
        <w:rPr>
          <w:b/>
        </w:rPr>
        <w:t>POST</w:t>
      </w:r>
    </w:p>
    <w:p w14:paraId="2EC70A85" w14:textId="139F8DE5" w:rsidR="00B746BE" w:rsidRPr="00C3388A" w:rsidRDefault="00B746BE" w:rsidP="00C22386">
      <w:pPr>
        <w:ind w:left="360"/>
        <w:jc w:val="both"/>
      </w:pPr>
      <w:r>
        <w:t>This request creates</w:t>
      </w:r>
      <w:r w:rsidR="00721268">
        <w:t xml:space="preserve"> sub-</w:t>
      </w:r>
      <w:r>
        <w:t xml:space="preserve">classes in the ontology mentioned in the request URL. </w:t>
      </w:r>
      <w:r w:rsidR="00721268">
        <w:t xml:space="preserve">The classes for which sub-classes are to be added are listed in comma-delimited fashion in the request URL. </w:t>
      </w:r>
    </w:p>
    <w:p w14:paraId="24EB56AD" w14:textId="77777777" w:rsidR="00B746BE" w:rsidRDefault="00B746BE" w:rsidP="00C35924">
      <w:pPr>
        <w:tabs>
          <w:tab w:val="left" w:pos="360"/>
        </w:tabs>
        <w:ind w:left="360"/>
      </w:pPr>
      <w:r>
        <w:t>Request:</w:t>
      </w:r>
    </w:p>
    <w:p w14:paraId="7368F3D3" w14:textId="77777777" w:rsidR="00B746BE" w:rsidRPr="00C2678C" w:rsidRDefault="00B746BE" w:rsidP="00C35924">
      <w:pPr>
        <w:ind w:left="360"/>
        <w:rPr>
          <w:i/>
        </w:rPr>
      </w:pPr>
      <w:r w:rsidRPr="00C2678C">
        <w:rPr>
          <w:i/>
        </w:rPr>
        <w:t>Resource</w:t>
      </w:r>
    </w:p>
    <w:p w14:paraId="1C5EE2B6" w14:textId="42ADBACE" w:rsidR="00B746BE" w:rsidRDefault="00880C57" w:rsidP="00C35924">
      <w:pPr>
        <w:tabs>
          <w:tab w:val="left" w:pos="360"/>
        </w:tabs>
        <w:ind w:left="360"/>
      </w:pPr>
      <w:r>
        <w:t>{</w:t>
      </w:r>
      <w:proofErr w:type="gramStart"/>
      <w:r>
        <w:t>ontologyName</w:t>
      </w:r>
      <w:proofErr w:type="gramEnd"/>
      <w:r>
        <w:t>}/subC</w:t>
      </w:r>
      <w:r w:rsidR="00B746BE">
        <w:t>lasses</w:t>
      </w:r>
      <w:r>
        <w:t>Of</w:t>
      </w:r>
      <w:r w:rsidR="00B746BE">
        <w:t>/&lt;comma separated classes&gt;</w:t>
      </w:r>
    </w:p>
    <w:p w14:paraId="7F2C19BC" w14:textId="77777777" w:rsidR="00B746BE" w:rsidRPr="00C2678C" w:rsidRDefault="00B746BE" w:rsidP="00C35924">
      <w:pPr>
        <w:ind w:left="360"/>
        <w:rPr>
          <w:i/>
        </w:rPr>
      </w:pPr>
      <w:r w:rsidRPr="00C2678C">
        <w:rPr>
          <w:i/>
        </w:rPr>
        <w:t xml:space="preserve">Content Type: </w:t>
      </w:r>
    </w:p>
    <w:p w14:paraId="59E43549" w14:textId="77777777" w:rsidR="00B746BE" w:rsidRDefault="00B746BE" w:rsidP="00C35924">
      <w:pPr>
        <w:ind w:left="360"/>
      </w:pPr>
      <w:proofErr w:type="gramStart"/>
      <w:r>
        <w:t>application</w:t>
      </w:r>
      <w:proofErr w:type="gramEnd"/>
      <w:r>
        <w:t>/xml</w:t>
      </w:r>
    </w:p>
    <w:p w14:paraId="22DD1241" w14:textId="77777777" w:rsidR="00B746BE" w:rsidRPr="00C2678C" w:rsidRDefault="00B746BE" w:rsidP="00591D61">
      <w:pPr>
        <w:ind w:left="360"/>
        <w:rPr>
          <w:i/>
        </w:rPr>
      </w:pPr>
      <w:r w:rsidRPr="00C2678C">
        <w:rPr>
          <w:i/>
        </w:rPr>
        <w:t>Body:</w:t>
      </w:r>
    </w:p>
    <w:p w14:paraId="16120E33" w14:textId="5366DEF3" w:rsidR="00B746BE" w:rsidRDefault="00B53003" w:rsidP="00591D61">
      <w:pPr>
        <w:ind w:left="360"/>
        <w:jc w:val="both"/>
      </w:pPr>
      <w:r>
        <w:t>Information for each sub-class that has to be created is provided as the request body in xml format as described below. For each class mentioned in the URL, a Class tag is required. Each class tag contains a list of SubClass tag. The SubClass tag describes the sub-class that has to be added to the ontology.</w:t>
      </w:r>
      <w:r w:rsidR="00CF0260">
        <w:t xml:space="preserve"> If the class mentioned in the SubClass tag is not present in the ontology, it will be added.</w:t>
      </w:r>
    </w:p>
    <w:p w14:paraId="4DB772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119F270E" w14:textId="77777777" w:rsidR="00B746BE" w:rsidRDefault="00B746BE" w:rsidP="00B746BE">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8" w:anchor="Class1" w:history="1">
        <w:r w:rsidRPr="00B42638">
          <w:rPr>
            <w:rStyle w:val="Hyperlink"/>
          </w:rPr>
          <w:t>http://../..#Class1</w:t>
        </w:r>
      </w:hyperlink>
      <w:r>
        <w:t>” /&gt;</w:t>
      </w:r>
    </w:p>
    <w:p w14:paraId="1EE4F271" w14:textId="6352CDB1" w:rsidR="00B746BE"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5031EAF"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53BCFC56"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9"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4294424"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5EEF490"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BA7C48D"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1E2C41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22C82B86"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743A7610" w14:textId="77777777" w:rsidR="00B746BE" w:rsidRPr="00C2678C"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1D04179" w14:textId="77777777" w:rsidR="00B746BE" w:rsidRDefault="00B746BE" w:rsidP="00B746BE"/>
    <w:p w14:paraId="2D6C6399" w14:textId="77777777" w:rsidR="00B746BE" w:rsidRDefault="00B746BE" w:rsidP="00C45F05">
      <w:pPr>
        <w:ind w:left="360"/>
      </w:pPr>
      <w:r>
        <w:lastRenderedPageBreak/>
        <w:t>Errors:</w:t>
      </w:r>
    </w:p>
    <w:p w14:paraId="0C3F448E" w14:textId="77777777" w:rsidR="00717726" w:rsidRDefault="00717726" w:rsidP="00717726">
      <w:pPr>
        <w:pStyle w:val="ListParagraph"/>
        <w:numPr>
          <w:ilvl w:val="0"/>
          <w:numId w:val="7"/>
        </w:numPr>
      </w:pPr>
      <w:r>
        <w:t>Class does not exist -&gt; 404 “ no such class exist”</w:t>
      </w:r>
    </w:p>
    <w:p w14:paraId="7235B534" w14:textId="77777777" w:rsidR="00717726" w:rsidRDefault="00717726" w:rsidP="00717726">
      <w:pPr>
        <w:pStyle w:val="ListParagraph"/>
        <w:numPr>
          <w:ilvl w:val="0"/>
          <w:numId w:val="7"/>
        </w:numPr>
      </w:pPr>
      <w:r>
        <w:t>Ontology is not loaded -&gt; 404 “ requested ontology is not loaded”</w:t>
      </w:r>
    </w:p>
    <w:p w14:paraId="11757FE2" w14:textId="77777777" w:rsidR="00717726" w:rsidRDefault="00717726" w:rsidP="00717726">
      <w:pPr>
        <w:pStyle w:val="ListParagraph"/>
        <w:numPr>
          <w:ilvl w:val="0"/>
          <w:numId w:val="7"/>
        </w:numPr>
      </w:pPr>
      <w:r>
        <w:t>Any other delimiter used instead of comma -&gt; 400</w:t>
      </w:r>
    </w:p>
    <w:p w14:paraId="1F93E972" w14:textId="77777777" w:rsidR="000E6B8F" w:rsidRDefault="000E6B8F" w:rsidP="000E6B8F"/>
    <w:p w14:paraId="4F1F21A9" w14:textId="77777777" w:rsidR="00717726" w:rsidRDefault="00717726" w:rsidP="00717726">
      <w:pPr>
        <w:ind w:left="1260"/>
      </w:pPr>
    </w:p>
    <w:p w14:paraId="5D218828" w14:textId="77777777" w:rsidR="000E6B8F" w:rsidRDefault="000E6B8F" w:rsidP="00CD4325">
      <w:pPr>
        <w:ind w:left="900" w:hanging="360"/>
        <w:rPr>
          <w:b/>
        </w:rPr>
      </w:pPr>
      <w:r w:rsidRPr="005E1AA0">
        <w:rPr>
          <w:b/>
        </w:rPr>
        <w:t>PUT</w:t>
      </w:r>
    </w:p>
    <w:p w14:paraId="6A713F65" w14:textId="79BE7B5E" w:rsidR="000E6B8F" w:rsidRPr="00C3388A" w:rsidRDefault="000E6B8F" w:rsidP="00CD4325">
      <w:pPr>
        <w:ind w:left="630"/>
      </w:pPr>
      <w:r>
        <w:t xml:space="preserve">This requests, updates </w:t>
      </w:r>
      <w:r w:rsidR="00805A27">
        <w:t>sub-classes of each class mentioned</w:t>
      </w:r>
      <w:r>
        <w:t xml:space="preserve"> in the URL. Information for each </w:t>
      </w:r>
      <w:r w:rsidR="0039309B">
        <w:t>class that</w:t>
      </w:r>
      <w:r>
        <w:t xml:space="preserve"> has to be updated is passed as request body in xml format as described below.</w:t>
      </w:r>
    </w:p>
    <w:p w14:paraId="1599EFDE" w14:textId="77777777" w:rsidR="000E6B8F" w:rsidRDefault="000E6B8F" w:rsidP="00CD4325">
      <w:pPr>
        <w:ind w:left="450" w:firstLine="180"/>
      </w:pPr>
      <w:r>
        <w:t>Request:</w:t>
      </w:r>
    </w:p>
    <w:p w14:paraId="4D93D9E2" w14:textId="77777777" w:rsidR="000E6B8F" w:rsidRPr="00C2678C" w:rsidRDefault="000E6B8F" w:rsidP="00CD4325">
      <w:pPr>
        <w:ind w:left="450" w:firstLine="180"/>
        <w:rPr>
          <w:i/>
        </w:rPr>
      </w:pPr>
      <w:r w:rsidRPr="00C2678C">
        <w:rPr>
          <w:i/>
        </w:rPr>
        <w:t>Resource</w:t>
      </w:r>
    </w:p>
    <w:p w14:paraId="3C1AA2D2" w14:textId="604B79D0" w:rsidR="000E6B8F" w:rsidRDefault="000E6B8F" w:rsidP="00CD4325">
      <w:pPr>
        <w:ind w:left="450" w:firstLine="180"/>
      </w:pPr>
      <w:r>
        <w:t>{</w:t>
      </w:r>
      <w:proofErr w:type="gramStart"/>
      <w:r>
        <w:t>ontologyName</w:t>
      </w:r>
      <w:proofErr w:type="gramEnd"/>
      <w:r>
        <w:t>}/</w:t>
      </w:r>
      <w:r w:rsidR="00880C57">
        <w:t>subC</w:t>
      </w:r>
      <w:r>
        <w:t>lasses</w:t>
      </w:r>
      <w:r w:rsidR="00880C57">
        <w:t>Of</w:t>
      </w:r>
      <w:r>
        <w:t>/&lt;comma separated classes&gt;</w:t>
      </w:r>
    </w:p>
    <w:p w14:paraId="64E52575" w14:textId="77777777" w:rsidR="000E6B8F" w:rsidRPr="00C2678C" w:rsidRDefault="000E6B8F" w:rsidP="00CD4325">
      <w:pPr>
        <w:ind w:left="450" w:firstLine="180"/>
        <w:rPr>
          <w:i/>
        </w:rPr>
      </w:pPr>
      <w:r w:rsidRPr="00C2678C">
        <w:rPr>
          <w:i/>
        </w:rPr>
        <w:t xml:space="preserve">Content Type: </w:t>
      </w:r>
    </w:p>
    <w:p w14:paraId="45DAEB2C" w14:textId="77777777" w:rsidR="000E6B8F" w:rsidRDefault="000E6B8F" w:rsidP="00920C70">
      <w:pPr>
        <w:ind w:left="540" w:firstLine="90"/>
      </w:pPr>
      <w:proofErr w:type="gramStart"/>
      <w:r>
        <w:t>application</w:t>
      </w:r>
      <w:proofErr w:type="gramEnd"/>
      <w:r>
        <w:t>/xml</w:t>
      </w:r>
    </w:p>
    <w:p w14:paraId="7A7CBF83" w14:textId="77777777" w:rsidR="000E6B8F" w:rsidRPr="00C2678C" w:rsidRDefault="000E6B8F" w:rsidP="00920C70">
      <w:pPr>
        <w:ind w:left="540" w:firstLine="90"/>
        <w:rPr>
          <w:i/>
        </w:rPr>
      </w:pPr>
      <w:r w:rsidRPr="00C2678C">
        <w:rPr>
          <w:i/>
        </w:rPr>
        <w:t>Body:</w:t>
      </w:r>
    </w:p>
    <w:p w14:paraId="49D90C0C" w14:textId="213E79EE" w:rsidR="00805A27" w:rsidRDefault="00805A27" w:rsidP="00A042F0">
      <w:pPr>
        <w:ind w:left="63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w:t>
      </w:r>
      <w:r w:rsidR="00B03561">
        <w:t xml:space="preserve">b-class that has to be updated </w:t>
      </w:r>
      <w:r w:rsidR="0072041D">
        <w:t>and e</w:t>
      </w:r>
      <w:r>
        <w:t xml:space="preserve">ach SubClass tag contains </w:t>
      </w:r>
      <w:proofErr w:type="gramStart"/>
      <w:r w:rsidR="0072041D">
        <w:t>a</w:t>
      </w:r>
      <w:proofErr w:type="gramEnd"/>
      <w:r w:rsidR="0072041D">
        <w:t xml:space="preserve"> </w:t>
      </w:r>
      <w:r>
        <w:t>Update tag</w:t>
      </w:r>
      <w:r w:rsidR="00E62BDD">
        <w:t xml:space="preserve"> mentioning the </w:t>
      </w:r>
      <w:r w:rsidR="0072041D">
        <w:t>sub-Class that has to be added</w:t>
      </w:r>
      <w:r w:rsidR="002C2FD0">
        <w:t xml:space="preserve"> as the sub-class. The U</w:t>
      </w:r>
      <w:r w:rsidR="00133A1D">
        <w:t>p</w:t>
      </w:r>
      <w:r w:rsidR="0072041D">
        <w:t>date tag should mention a class that is already present in the ontology, new class will not be created.</w:t>
      </w:r>
    </w:p>
    <w:p w14:paraId="12E3BCE0"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5D1A8C1"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0" w:anchor="Class1" w:history="1">
        <w:r w:rsidRPr="00B42638">
          <w:rPr>
            <w:rStyle w:val="Hyperlink"/>
          </w:rPr>
          <w:t>http://../..#Class1</w:t>
        </w:r>
      </w:hyperlink>
      <w:r>
        <w:t>” /&gt;</w:t>
      </w:r>
    </w:p>
    <w:p w14:paraId="1B18BECF" w14:textId="0144131A"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lastRenderedPageBreak/>
        <w:tab/>
      </w:r>
    </w:p>
    <w:p w14:paraId="1F5CCFC3"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69B2708"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Class name=”SuperClass1” uri=”</w:t>
      </w:r>
      <w:hyperlink r:id="rId31"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49354AC7"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2"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1C828B36"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 </w:t>
      </w:r>
      <w:r>
        <w:rPr>
          <w:rFonts w:ascii="Times New Roman" w:hAnsi="Times New Roman" w:cs="Times New Roman"/>
          <w:szCs w:val="24"/>
          <w:vertAlign w:val="superscript"/>
        </w:rPr>
        <w:t>n</w:t>
      </w:r>
    </w:p>
    <w:p w14:paraId="57236511"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C443F7B"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050F19E"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5C51F4D7"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F2AD005"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proofErr w:type="gramStart"/>
      <w:r>
        <w:t>m</w:t>
      </w:r>
      <w:proofErr w:type="gramEnd"/>
      <w:r>
        <w:t>: Number of classes passed in the request URL.</w:t>
      </w:r>
    </w:p>
    <w:p w14:paraId="387B2995" w14:textId="77777777" w:rsidR="000E6B8F" w:rsidRPr="00C2678C"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67F703D5" w14:textId="77777777" w:rsidR="000E6B8F" w:rsidRDefault="000E6B8F" w:rsidP="000E6B8F"/>
    <w:p w14:paraId="7534B1B9" w14:textId="77777777" w:rsidR="00E45FAB" w:rsidRDefault="00E45FAB" w:rsidP="00996FA7">
      <w:pPr>
        <w:ind w:left="810"/>
      </w:pPr>
      <w:r>
        <w:t>Errors:</w:t>
      </w:r>
    </w:p>
    <w:p w14:paraId="01930391" w14:textId="77777777" w:rsidR="00E45FAB" w:rsidRDefault="00E45FAB" w:rsidP="00E45FAB">
      <w:pPr>
        <w:pStyle w:val="ListParagraph"/>
        <w:numPr>
          <w:ilvl w:val="0"/>
          <w:numId w:val="7"/>
        </w:numPr>
      </w:pPr>
      <w:r>
        <w:t>Class does not exist -&gt; 404 “ no such class exist”</w:t>
      </w:r>
    </w:p>
    <w:p w14:paraId="608BF160" w14:textId="76C4AB8E" w:rsidR="00E45FAB" w:rsidRDefault="00E45FAB" w:rsidP="00E45FAB">
      <w:pPr>
        <w:pStyle w:val="ListParagraph"/>
        <w:numPr>
          <w:ilvl w:val="0"/>
          <w:numId w:val="7"/>
        </w:numPr>
      </w:pPr>
      <w:r>
        <w:t>Sub-Class does not exist -&gt; 404 “no such sub-class exist”</w:t>
      </w:r>
    </w:p>
    <w:p w14:paraId="7FFC80CD" w14:textId="77777777" w:rsidR="00E45FAB" w:rsidRDefault="00E45FAB" w:rsidP="00E45FAB">
      <w:pPr>
        <w:pStyle w:val="ListParagraph"/>
        <w:numPr>
          <w:ilvl w:val="0"/>
          <w:numId w:val="7"/>
        </w:numPr>
      </w:pPr>
      <w:r>
        <w:t>Ontology is not loaded -&gt; 404 “ requested ontology is not loaded”</w:t>
      </w:r>
    </w:p>
    <w:p w14:paraId="14E64258" w14:textId="77777777" w:rsidR="00E45FAB" w:rsidRDefault="00E45FAB" w:rsidP="00E45FAB">
      <w:pPr>
        <w:pStyle w:val="ListParagraph"/>
        <w:numPr>
          <w:ilvl w:val="0"/>
          <w:numId w:val="7"/>
        </w:numPr>
      </w:pPr>
      <w:r>
        <w:t>Any other delimiter used instead of comma -&gt; 400</w:t>
      </w:r>
    </w:p>
    <w:p w14:paraId="45A56586" w14:textId="77777777" w:rsidR="00E45FAB" w:rsidRDefault="00E45FAB" w:rsidP="000E6B8F"/>
    <w:p w14:paraId="0A5ADFE5" w14:textId="77777777" w:rsidR="000E6B8F" w:rsidRPr="005E1AA0" w:rsidRDefault="000E6B8F" w:rsidP="000E6B8F">
      <w:pPr>
        <w:rPr>
          <w:b/>
        </w:rPr>
      </w:pPr>
    </w:p>
    <w:p w14:paraId="5B4BFBAD" w14:textId="77777777" w:rsidR="000E6B8F" w:rsidRPr="00A41C35" w:rsidRDefault="000E6B8F" w:rsidP="000E6B8F">
      <w:pPr>
        <w:ind w:left="540"/>
        <w:rPr>
          <w:b/>
        </w:rPr>
      </w:pPr>
      <w:r w:rsidRPr="00A41C35">
        <w:rPr>
          <w:b/>
        </w:rPr>
        <w:t>DELETE</w:t>
      </w:r>
    </w:p>
    <w:p w14:paraId="0D03117D" w14:textId="65621AE5" w:rsidR="000E6B8F" w:rsidRDefault="00273465" w:rsidP="000E6B8F">
      <w:pPr>
        <w:ind w:left="540"/>
      </w:pPr>
      <w:r>
        <w:t>This request removes</w:t>
      </w:r>
      <w:r w:rsidR="000E6B8F">
        <w:t xml:space="preserve"> the </w:t>
      </w:r>
      <w:r>
        <w:t>sub-</w:t>
      </w:r>
      <w:r w:rsidR="000E6B8F">
        <w:t xml:space="preserve">classes </w:t>
      </w:r>
      <w:r w:rsidR="00E45A8F">
        <w:t xml:space="preserve">of the classes </w:t>
      </w:r>
      <w:r w:rsidR="000E6B8F">
        <w:t xml:space="preserve">mentioned in the URL from the ontology. </w:t>
      </w:r>
    </w:p>
    <w:p w14:paraId="49C2A2A1" w14:textId="77777777" w:rsidR="000E6B8F" w:rsidRDefault="000E6B8F" w:rsidP="000E6B8F">
      <w:pPr>
        <w:ind w:left="540"/>
      </w:pPr>
      <w:r>
        <w:t>Request:</w:t>
      </w:r>
    </w:p>
    <w:p w14:paraId="4AE5D97F" w14:textId="77777777" w:rsidR="000E6B8F" w:rsidRPr="00C2678C" w:rsidRDefault="000E6B8F" w:rsidP="000E6B8F">
      <w:pPr>
        <w:ind w:left="540"/>
        <w:rPr>
          <w:i/>
        </w:rPr>
      </w:pPr>
      <w:r w:rsidRPr="00C2678C">
        <w:rPr>
          <w:i/>
        </w:rPr>
        <w:t>Resource</w:t>
      </w:r>
    </w:p>
    <w:p w14:paraId="6ED5C343" w14:textId="5EC2452D" w:rsidR="000E6B8F" w:rsidRDefault="000E6B8F" w:rsidP="000E6B8F">
      <w:pPr>
        <w:ind w:left="540"/>
      </w:pPr>
      <w:r>
        <w:t>/</w:t>
      </w:r>
      <w:r w:rsidR="00B67364">
        <w:t>subC</w:t>
      </w:r>
      <w:r>
        <w:t>lasses</w:t>
      </w:r>
      <w:r w:rsidR="00B67364">
        <w:t>Of</w:t>
      </w:r>
      <w:r>
        <w:t>/&lt;comma separated names of classes&gt;</w:t>
      </w:r>
    </w:p>
    <w:p w14:paraId="6851C6E2" w14:textId="77777777" w:rsidR="00717726" w:rsidRDefault="00717726" w:rsidP="00717726">
      <w:pPr>
        <w:pStyle w:val="ListParagraph"/>
        <w:ind w:left="1620"/>
      </w:pPr>
    </w:p>
    <w:p w14:paraId="7FAEA1E6" w14:textId="77777777" w:rsidR="00E45A8F" w:rsidRDefault="00E45A8F" w:rsidP="00717726">
      <w:pPr>
        <w:pStyle w:val="ListParagraph"/>
        <w:ind w:left="1620"/>
      </w:pPr>
    </w:p>
    <w:p w14:paraId="6985E52B" w14:textId="76088288" w:rsidR="00E45A8F" w:rsidRDefault="00E45A8F" w:rsidP="00E45A8F">
      <w:pPr>
        <w:pStyle w:val="ListParagraph"/>
        <w:numPr>
          <w:ilvl w:val="0"/>
          <w:numId w:val="2"/>
        </w:numPr>
      </w:pPr>
      <w:r>
        <w:t>Super-Classes</w:t>
      </w:r>
    </w:p>
    <w:p w14:paraId="01C044D9" w14:textId="77777777" w:rsidR="00E45A8F" w:rsidRDefault="00E45A8F" w:rsidP="00E45A8F">
      <w:pPr>
        <w:ind w:left="540" w:firstLine="180"/>
        <w:rPr>
          <w:b/>
        </w:rPr>
      </w:pPr>
      <w:r w:rsidRPr="00C2678C">
        <w:rPr>
          <w:b/>
        </w:rPr>
        <w:t>GET</w:t>
      </w:r>
    </w:p>
    <w:p w14:paraId="481DECAF" w14:textId="5B7DC989" w:rsidR="00E45A8F" w:rsidRPr="00C3388A" w:rsidRDefault="00E45A8F" w:rsidP="00A9595C">
      <w:pPr>
        <w:tabs>
          <w:tab w:val="left" w:pos="720"/>
        </w:tabs>
        <w:ind w:left="720" w:hanging="90"/>
        <w:jc w:val="both"/>
      </w:pPr>
      <w:r>
        <w:lastRenderedPageBreak/>
        <w:t>This request</w:t>
      </w:r>
      <w:r w:rsidR="006D222F">
        <w:t xml:space="preserve"> retrieves super</w:t>
      </w:r>
      <w:r>
        <w:t xml:space="preserve">-classes of all the classes mentioned in comma-delimited fashion in the URL. </w:t>
      </w:r>
    </w:p>
    <w:p w14:paraId="3F0DC3BA" w14:textId="77777777" w:rsidR="00E45A8F" w:rsidRDefault="00E45A8F" w:rsidP="00A9595C">
      <w:pPr>
        <w:ind w:left="810"/>
      </w:pPr>
      <w:r>
        <w:t>Request:</w:t>
      </w:r>
    </w:p>
    <w:p w14:paraId="0E1A925C" w14:textId="77777777" w:rsidR="00E45A8F" w:rsidRPr="00C2678C" w:rsidRDefault="00E45A8F" w:rsidP="00A9595C">
      <w:pPr>
        <w:ind w:left="810"/>
        <w:rPr>
          <w:i/>
        </w:rPr>
      </w:pPr>
      <w:r w:rsidRPr="00C2678C">
        <w:rPr>
          <w:i/>
        </w:rPr>
        <w:t>Resource</w:t>
      </w:r>
    </w:p>
    <w:p w14:paraId="2C6D9A75" w14:textId="2625E4C3" w:rsidR="00E45A8F" w:rsidRDefault="00E45A8F" w:rsidP="00A9595C">
      <w:pPr>
        <w:ind w:left="810"/>
      </w:pPr>
      <w:r>
        <w:t>/</w:t>
      </w:r>
      <w:r w:rsidR="00C04C85">
        <w:t>superC</w:t>
      </w:r>
      <w:r w:rsidR="006D222F">
        <w:t>lassesOf</w:t>
      </w:r>
      <w:r>
        <w:t>/&lt;comma separated names of classes&gt;</w:t>
      </w:r>
    </w:p>
    <w:p w14:paraId="03CB357A" w14:textId="77777777" w:rsidR="00E45A8F" w:rsidRDefault="00E45A8F" w:rsidP="00A9595C">
      <w:pPr>
        <w:ind w:left="810"/>
      </w:pPr>
      <w:r w:rsidRPr="00C2678C">
        <w:t>Response</w:t>
      </w:r>
      <w:r>
        <w:t>:</w:t>
      </w:r>
    </w:p>
    <w:p w14:paraId="25CF3AED" w14:textId="77777777" w:rsidR="00E45A8F" w:rsidRPr="00C2678C" w:rsidRDefault="00E45A8F" w:rsidP="00A9595C">
      <w:pPr>
        <w:ind w:left="810"/>
        <w:rPr>
          <w:i/>
        </w:rPr>
      </w:pPr>
      <w:r w:rsidRPr="00C2678C">
        <w:rPr>
          <w:i/>
        </w:rPr>
        <w:t xml:space="preserve">Content Type: </w:t>
      </w:r>
    </w:p>
    <w:p w14:paraId="1A145304" w14:textId="77777777" w:rsidR="00E45A8F" w:rsidRDefault="00E45A8F" w:rsidP="00A9595C">
      <w:pPr>
        <w:ind w:left="810"/>
      </w:pPr>
      <w:proofErr w:type="gramStart"/>
      <w:r>
        <w:t>application</w:t>
      </w:r>
      <w:proofErr w:type="gramEnd"/>
      <w:r>
        <w:t>/xml</w:t>
      </w:r>
    </w:p>
    <w:p w14:paraId="18C18DC8" w14:textId="77777777" w:rsidR="00E45A8F" w:rsidRDefault="00E45A8F" w:rsidP="00A9595C">
      <w:pPr>
        <w:ind w:left="810"/>
      </w:pPr>
      <w:r w:rsidRPr="00C2678C">
        <w:rPr>
          <w:i/>
        </w:rPr>
        <w:t>Body</w:t>
      </w:r>
      <w:r>
        <w:t xml:space="preserve">: </w:t>
      </w:r>
    </w:p>
    <w:p w14:paraId="5468F684" w14:textId="648506AA" w:rsidR="00E45A8F" w:rsidRDefault="00E45A8F" w:rsidP="00E45A8F">
      <w:pPr>
        <w:ind w:left="810"/>
        <w:jc w:val="both"/>
      </w:pPr>
      <w:r>
        <w:t xml:space="preserve">For each class mentioned in the request URL a Class tag is returned.  </w:t>
      </w:r>
      <w:r w:rsidR="006D222F">
        <w:t>Each class tag has a list of Super</w:t>
      </w:r>
      <w:r>
        <w:t>Cl</w:t>
      </w:r>
      <w:r w:rsidR="006D222F">
        <w:t>ass tag enclosing all the super</w:t>
      </w:r>
      <w:r>
        <w:t xml:space="preserve">-classes for this particular class. All the classes are enclosed in Classes tag. </w:t>
      </w:r>
    </w:p>
    <w:p w14:paraId="59C5FD05"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B888535"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3" w:anchor="Class1" w:history="1">
        <w:r w:rsidRPr="00B42638">
          <w:rPr>
            <w:rStyle w:val="Hyperlink"/>
          </w:rPr>
          <w:t>http://../..#Class1</w:t>
        </w:r>
      </w:hyperlink>
      <w:r>
        <w:t>” /&gt;</w:t>
      </w:r>
    </w:p>
    <w:p w14:paraId="5F6AF44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2B3B11" w14:textId="12D119D6"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0685AFC7" w14:textId="45CB6A89"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4"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51B52C66" w14:textId="7C32375D"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6D222F">
        <w:rPr>
          <w:rFonts w:ascii="Times New Roman" w:hAnsi="Times New Roman" w:cs="Times New Roman"/>
          <w:szCs w:val="24"/>
        </w:rPr>
        <w:t>&lt;/Super</w:t>
      </w:r>
      <w:r>
        <w:rPr>
          <w:rFonts w:ascii="Times New Roman" w:hAnsi="Times New Roman" w:cs="Times New Roman"/>
          <w:szCs w:val="24"/>
        </w:rPr>
        <w:t>Classes&gt;</w:t>
      </w:r>
    </w:p>
    <w:p w14:paraId="2E752D5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59CFE7"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7089B49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6DE13534"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73C308F1" w14:textId="77777777" w:rsidR="00E45A8F" w:rsidRDefault="00E45A8F" w:rsidP="00E45A8F">
      <w:pPr>
        <w:ind w:left="810"/>
        <w:rPr>
          <w:b/>
        </w:rPr>
      </w:pPr>
    </w:p>
    <w:p w14:paraId="1C3B0BE6" w14:textId="77777777" w:rsidR="00E45A8F" w:rsidRDefault="00E45A8F" w:rsidP="00E45A8F">
      <w:pPr>
        <w:ind w:left="810"/>
        <w:rPr>
          <w:b/>
        </w:rPr>
      </w:pPr>
      <w:r w:rsidRPr="00C2678C">
        <w:rPr>
          <w:b/>
        </w:rPr>
        <w:t>POST</w:t>
      </w:r>
    </w:p>
    <w:p w14:paraId="20444442" w14:textId="52B4B4C1" w:rsidR="00E45A8F" w:rsidRPr="00C3388A" w:rsidRDefault="00C5405A" w:rsidP="00E45A8F">
      <w:pPr>
        <w:ind w:left="810"/>
        <w:jc w:val="both"/>
      </w:pPr>
      <w:r>
        <w:t>This request creates super</w:t>
      </w:r>
      <w:r w:rsidR="00E45A8F">
        <w:t>-classes in the ontology mentioned in the reques</w:t>
      </w:r>
      <w:r>
        <w:t>t URL. The classes for which super</w:t>
      </w:r>
      <w:r w:rsidR="00E45A8F">
        <w:t xml:space="preserve">-classes are to be added are listed in comma-delimited fashion in the request URL. </w:t>
      </w:r>
    </w:p>
    <w:p w14:paraId="75FB5950" w14:textId="77777777" w:rsidR="00E45A8F" w:rsidRDefault="00E45A8F" w:rsidP="00E45A8F">
      <w:pPr>
        <w:ind w:left="810"/>
      </w:pPr>
      <w:r>
        <w:t>Request:</w:t>
      </w:r>
    </w:p>
    <w:p w14:paraId="469E3AE3" w14:textId="77777777" w:rsidR="00E45A8F" w:rsidRPr="00C2678C" w:rsidRDefault="00E45A8F" w:rsidP="00E45A8F">
      <w:pPr>
        <w:ind w:left="810"/>
        <w:rPr>
          <w:i/>
        </w:rPr>
      </w:pPr>
      <w:r w:rsidRPr="00C2678C">
        <w:rPr>
          <w:i/>
        </w:rPr>
        <w:lastRenderedPageBreak/>
        <w:t>Resource</w:t>
      </w:r>
    </w:p>
    <w:p w14:paraId="3F45F4CD" w14:textId="720AD805" w:rsidR="00E45A8F" w:rsidRDefault="00194CAF" w:rsidP="00E45A8F">
      <w:pPr>
        <w:ind w:left="810"/>
      </w:pPr>
      <w:r>
        <w:t>{</w:t>
      </w:r>
      <w:proofErr w:type="gramStart"/>
      <w:r>
        <w:t>ontologyName</w:t>
      </w:r>
      <w:proofErr w:type="gramEnd"/>
      <w:r>
        <w:t>}/super</w:t>
      </w:r>
      <w:r w:rsidR="00E45A8F">
        <w:t>ClassesOf/&lt;comma separated classes&gt;</w:t>
      </w:r>
    </w:p>
    <w:p w14:paraId="79CD2A3F" w14:textId="77777777" w:rsidR="00E45A8F" w:rsidRPr="00C2678C" w:rsidRDefault="00E45A8F" w:rsidP="00E45A8F">
      <w:pPr>
        <w:ind w:left="810"/>
        <w:rPr>
          <w:i/>
        </w:rPr>
      </w:pPr>
      <w:r w:rsidRPr="00C2678C">
        <w:rPr>
          <w:i/>
        </w:rPr>
        <w:t xml:space="preserve">Content Type: </w:t>
      </w:r>
    </w:p>
    <w:p w14:paraId="4EDAA18E" w14:textId="77777777" w:rsidR="00E45A8F" w:rsidRDefault="00E45A8F" w:rsidP="00E45A8F">
      <w:pPr>
        <w:ind w:left="810"/>
      </w:pPr>
      <w:proofErr w:type="gramStart"/>
      <w:r>
        <w:t>application</w:t>
      </w:r>
      <w:proofErr w:type="gramEnd"/>
      <w:r>
        <w:t>/xml</w:t>
      </w:r>
    </w:p>
    <w:p w14:paraId="3474A95E" w14:textId="77777777" w:rsidR="00E45A8F" w:rsidRPr="00C2678C" w:rsidRDefault="00E45A8F" w:rsidP="00E45A8F">
      <w:pPr>
        <w:ind w:left="810"/>
        <w:rPr>
          <w:i/>
        </w:rPr>
      </w:pPr>
      <w:r w:rsidRPr="00C2678C">
        <w:rPr>
          <w:i/>
        </w:rPr>
        <w:t>Body:</w:t>
      </w:r>
    </w:p>
    <w:p w14:paraId="7A923A62" w14:textId="423EE51F" w:rsidR="00E45A8F" w:rsidRDefault="00194CAF" w:rsidP="00E45A8F">
      <w:pPr>
        <w:ind w:left="810"/>
        <w:jc w:val="both"/>
      </w:pPr>
      <w:r>
        <w:t>Information for each super</w:t>
      </w:r>
      <w:r w:rsidR="00E45A8F">
        <w:t xml:space="preserve">-class that has to be created is provided as the request body in xml format as described below. For each class mentioned in the URL, a Class tag is required. Each </w:t>
      </w:r>
      <w:r>
        <w:t>class tag contains a list of SuperClass tag. The Super</w:t>
      </w:r>
      <w:r w:rsidR="00E45A8F">
        <w:t>Cla</w:t>
      </w:r>
      <w:r>
        <w:t>ss tag describes the super</w:t>
      </w:r>
      <w:r w:rsidR="00E45A8F">
        <w:t>-class that has to be added to the ontology. I</w:t>
      </w:r>
      <w:r>
        <w:t>f the class mentioned in the Super</w:t>
      </w:r>
      <w:r w:rsidR="00E45A8F">
        <w:t>Class tag is not present in the ontology, it will be added.</w:t>
      </w:r>
    </w:p>
    <w:p w14:paraId="56D6CD7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09963969"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5" w:anchor="Class1" w:history="1">
        <w:r w:rsidRPr="00B42638">
          <w:rPr>
            <w:rStyle w:val="Hyperlink"/>
          </w:rPr>
          <w:t>http://../..#Class1</w:t>
        </w:r>
      </w:hyperlink>
      <w:r>
        <w:t>” /&gt;</w:t>
      </w:r>
    </w:p>
    <w:p w14:paraId="6325346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593E26" w14:textId="590BAC58"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6BB1F7A4" w14:textId="316FED16"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6"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2576457E" w14:textId="17E72B25"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194CAF">
        <w:rPr>
          <w:rFonts w:ascii="Times New Roman" w:hAnsi="Times New Roman" w:cs="Times New Roman"/>
          <w:szCs w:val="24"/>
        </w:rPr>
        <w:t>&lt;/Super</w:t>
      </w:r>
      <w:r>
        <w:rPr>
          <w:rFonts w:ascii="Times New Roman" w:hAnsi="Times New Roman" w:cs="Times New Roman"/>
          <w:szCs w:val="24"/>
        </w:rPr>
        <w:t>Classes&gt;</w:t>
      </w:r>
    </w:p>
    <w:p w14:paraId="4554B070"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D01A555"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2330964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A01166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36C63322"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6CA46987" w14:textId="77777777" w:rsidR="00E45A8F" w:rsidRDefault="00E45A8F" w:rsidP="00E45A8F"/>
    <w:p w14:paraId="7A715980" w14:textId="77777777" w:rsidR="00E45A8F" w:rsidRDefault="00E45A8F" w:rsidP="00E45A8F">
      <w:pPr>
        <w:ind w:left="900"/>
      </w:pPr>
      <w:r>
        <w:t>Errors:</w:t>
      </w:r>
    </w:p>
    <w:p w14:paraId="69836E45" w14:textId="77777777" w:rsidR="00E45A8F" w:rsidRDefault="00E45A8F" w:rsidP="00E45A8F">
      <w:pPr>
        <w:pStyle w:val="ListParagraph"/>
        <w:numPr>
          <w:ilvl w:val="0"/>
          <w:numId w:val="7"/>
        </w:numPr>
      </w:pPr>
      <w:r>
        <w:t>Class does not exist -&gt; 404 “ no such class exist”</w:t>
      </w:r>
    </w:p>
    <w:p w14:paraId="722A471F" w14:textId="77777777" w:rsidR="00E45A8F" w:rsidRDefault="00E45A8F" w:rsidP="00E45A8F">
      <w:pPr>
        <w:pStyle w:val="ListParagraph"/>
        <w:numPr>
          <w:ilvl w:val="0"/>
          <w:numId w:val="7"/>
        </w:numPr>
      </w:pPr>
      <w:r>
        <w:t>Ontology is not loaded -&gt; 404 “ requested ontology is not loaded”</w:t>
      </w:r>
    </w:p>
    <w:p w14:paraId="5AF76C57" w14:textId="77777777" w:rsidR="00E45A8F" w:rsidRDefault="00E45A8F" w:rsidP="00E45A8F">
      <w:pPr>
        <w:pStyle w:val="ListParagraph"/>
        <w:numPr>
          <w:ilvl w:val="0"/>
          <w:numId w:val="7"/>
        </w:numPr>
      </w:pPr>
      <w:r>
        <w:t>Any other delimiter used instead of comma -&gt; 400</w:t>
      </w:r>
    </w:p>
    <w:p w14:paraId="61043E03" w14:textId="77777777" w:rsidR="00E45A8F" w:rsidRDefault="00E45A8F" w:rsidP="00E45A8F"/>
    <w:p w14:paraId="7ACBF551" w14:textId="77777777" w:rsidR="00E45A8F" w:rsidRDefault="00E45A8F" w:rsidP="00E45A8F">
      <w:pPr>
        <w:ind w:left="1260"/>
      </w:pPr>
    </w:p>
    <w:p w14:paraId="7D8F2AC5" w14:textId="77777777" w:rsidR="00E45A8F" w:rsidRDefault="00E45A8F" w:rsidP="007C6167">
      <w:pPr>
        <w:ind w:left="810"/>
        <w:rPr>
          <w:b/>
        </w:rPr>
      </w:pPr>
      <w:r w:rsidRPr="005E1AA0">
        <w:rPr>
          <w:b/>
        </w:rPr>
        <w:t>PUT</w:t>
      </w:r>
    </w:p>
    <w:p w14:paraId="7868BBA1" w14:textId="2BEDBEE7" w:rsidR="00E45A8F" w:rsidRPr="00C3388A" w:rsidRDefault="00E45A8F" w:rsidP="007C6167">
      <w:pPr>
        <w:ind w:left="810"/>
      </w:pPr>
      <w:r>
        <w:lastRenderedPageBreak/>
        <w:t xml:space="preserve">This requests, updates </w:t>
      </w:r>
      <w:r w:rsidR="00194CAF">
        <w:t>super</w:t>
      </w:r>
      <w:r>
        <w:t>-classes of each class mentioned in the URL. Information for each class that has to be updated is passed as request body in xml format as described below.</w:t>
      </w:r>
    </w:p>
    <w:p w14:paraId="64F2F743" w14:textId="77777777" w:rsidR="00E45A8F" w:rsidRDefault="00E45A8F" w:rsidP="007C6167">
      <w:pPr>
        <w:ind w:left="450" w:firstLine="360"/>
      </w:pPr>
      <w:r>
        <w:t>Request:</w:t>
      </w:r>
    </w:p>
    <w:p w14:paraId="5804B535" w14:textId="77777777" w:rsidR="00E45A8F" w:rsidRPr="00C2678C" w:rsidRDefault="00E45A8F" w:rsidP="007C6167">
      <w:pPr>
        <w:ind w:left="450" w:firstLine="360"/>
        <w:rPr>
          <w:i/>
        </w:rPr>
      </w:pPr>
      <w:r w:rsidRPr="00C2678C">
        <w:rPr>
          <w:i/>
        </w:rPr>
        <w:t>Resource</w:t>
      </w:r>
    </w:p>
    <w:p w14:paraId="47A8935C" w14:textId="466EB319" w:rsidR="00E45A8F" w:rsidRDefault="00311F45" w:rsidP="007C6167">
      <w:pPr>
        <w:ind w:left="450" w:firstLine="360"/>
      </w:pPr>
      <w:r>
        <w:t>{</w:t>
      </w:r>
      <w:proofErr w:type="gramStart"/>
      <w:r>
        <w:t>ontologyName</w:t>
      </w:r>
      <w:proofErr w:type="gramEnd"/>
      <w:r>
        <w:t>}/super</w:t>
      </w:r>
      <w:r w:rsidR="00E45A8F">
        <w:t>ClassesOf/&lt;comma separated classes&gt;</w:t>
      </w:r>
    </w:p>
    <w:p w14:paraId="292A19D9" w14:textId="77777777" w:rsidR="00E45A8F" w:rsidRPr="00C2678C" w:rsidRDefault="00E45A8F" w:rsidP="007C6167">
      <w:pPr>
        <w:ind w:left="450" w:firstLine="360"/>
        <w:rPr>
          <w:i/>
        </w:rPr>
      </w:pPr>
      <w:r w:rsidRPr="00C2678C">
        <w:rPr>
          <w:i/>
        </w:rPr>
        <w:t xml:space="preserve">Content Type: </w:t>
      </w:r>
    </w:p>
    <w:p w14:paraId="4F2E631C" w14:textId="77777777" w:rsidR="00E45A8F" w:rsidRDefault="00E45A8F" w:rsidP="007C6167">
      <w:pPr>
        <w:ind w:left="540" w:firstLine="270"/>
      </w:pPr>
      <w:proofErr w:type="gramStart"/>
      <w:r>
        <w:t>application</w:t>
      </w:r>
      <w:proofErr w:type="gramEnd"/>
      <w:r>
        <w:t>/xml</w:t>
      </w:r>
    </w:p>
    <w:p w14:paraId="419D1BBD" w14:textId="77777777" w:rsidR="00E45A8F" w:rsidRPr="00C2678C" w:rsidRDefault="00E45A8F" w:rsidP="007C6167">
      <w:pPr>
        <w:ind w:left="540" w:firstLine="270"/>
        <w:rPr>
          <w:i/>
        </w:rPr>
      </w:pPr>
      <w:r w:rsidRPr="00C2678C">
        <w:rPr>
          <w:i/>
        </w:rPr>
        <w:t>Body:</w:t>
      </w:r>
    </w:p>
    <w:p w14:paraId="433DF116" w14:textId="26141FF2" w:rsidR="00E45A8F" w:rsidRDefault="00E45A8F" w:rsidP="00E45A8F">
      <w:pPr>
        <w:ind w:left="81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b-class that has to be updated and each SubClass tag contains a</w:t>
      </w:r>
      <w:r w:rsidR="00E044A6">
        <w:t>n</w:t>
      </w:r>
      <w:r>
        <w:t xml:space="preserve"> Upd</w:t>
      </w:r>
      <w:r w:rsidR="00E044A6">
        <w:t>ate tag mentioning the super-class</w:t>
      </w:r>
      <w:r w:rsidR="004F0068">
        <w:t xml:space="preserve"> that has to be added as the super</w:t>
      </w:r>
      <w:r>
        <w:t>-class. The Update tag should mention a class that is already present in the ontology, new class will not be created.</w:t>
      </w:r>
    </w:p>
    <w:p w14:paraId="3A56A12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28710593"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7" w:anchor="Class1" w:history="1">
        <w:r w:rsidRPr="00B42638">
          <w:rPr>
            <w:rStyle w:val="Hyperlink"/>
          </w:rPr>
          <w:t>http://../..#Class1</w:t>
        </w:r>
      </w:hyperlink>
      <w:r>
        <w:t>” /&gt;</w:t>
      </w:r>
    </w:p>
    <w:p w14:paraId="12EF98E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0CCA31E9" w14:textId="7BF2A5BB"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43E97682" w14:textId="1D186F28"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8"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gt;</w:t>
      </w:r>
    </w:p>
    <w:p w14:paraId="6E744246"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9"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7D1F6A97" w14:textId="6F1A5935"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11F45">
        <w:rPr>
          <w:rFonts w:ascii="Times New Roman" w:hAnsi="Times New Roman" w:cs="Times New Roman"/>
          <w:szCs w:val="24"/>
        </w:rPr>
        <w:t xml:space="preserve">                           &lt;/Super</w:t>
      </w:r>
      <w:r>
        <w:rPr>
          <w:rFonts w:ascii="Times New Roman" w:hAnsi="Times New Roman" w:cs="Times New Roman"/>
          <w:szCs w:val="24"/>
        </w:rPr>
        <w:t xml:space="preserve">Class&gt;} </w:t>
      </w:r>
      <w:r>
        <w:rPr>
          <w:rFonts w:ascii="Times New Roman" w:hAnsi="Times New Roman" w:cs="Times New Roman"/>
          <w:szCs w:val="24"/>
          <w:vertAlign w:val="superscript"/>
        </w:rPr>
        <w:t>n</w:t>
      </w:r>
    </w:p>
    <w:p w14:paraId="39492A1A" w14:textId="23C5299A"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11F45">
        <w:rPr>
          <w:rFonts w:ascii="Times New Roman" w:hAnsi="Times New Roman" w:cs="Times New Roman"/>
          <w:szCs w:val="24"/>
        </w:rPr>
        <w:t>&lt;/Super</w:t>
      </w:r>
      <w:r>
        <w:rPr>
          <w:rFonts w:ascii="Times New Roman" w:hAnsi="Times New Roman" w:cs="Times New Roman"/>
          <w:szCs w:val="24"/>
        </w:rPr>
        <w:t>Classes&gt;</w:t>
      </w:r>
    </w:p>
    <w:p w14:paraId="46E0FC0A"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31E83F" w14:textId="03B291A9"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E45A8F">
        <w:rPr>
          <w:rFonts w:ascii="Times New Roman" w:hAnsi="Times New Roman" w:cs="Times New Roman"/>
          <w:szCs w:val="24"/>
        </w:rPr>
        <w:t xml:space="preserve">&gt;} </w:t>
      </w:r>
      <w:r w:rsidR="00E45A8F" w:rsidRPr="003A2FF0">
        <w:rPr>
          <w:rFonts w:ascii="Times New Roman" w:hAnsi="Times New Roman" w:cs="Times New Roman"/>
          <w:szCs w:val="24"/>
          <w:vertAlign w:val="superscript"/>
        </w:rPr>
        <w:t>m</w:t>
      </w:r>
    </w:p>
    <w:p w14:paraId="55A77FD8"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5E05BD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proofErr w:type="gramStart"/>
      <w:r>
        <w:t>m</w:t>
      </w:r>
      <w:proofErr w:type="gramEnd"/>
      <w:r>
        <w:t>: Number of classes passed in the request URL.</w:t>
      </w:r>
    </w:p>
    <w:p w14:paraId="5B2FD677"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55437623" w14:textId="77777777" w:rsidR="00E45A8F" w:rsidRDefault="00E45A8F" w:rsidP="00E45A8F"/>
    <w:p w14:paraId="1817ED91" w14:textId="77777777" w:rsidR="00E45A8F" w:rsidRDefault="00E45A8F" w:rsidP="001A1602">
      <w:pPr>
        <w:ind w:left="540"/>
      </w:pPr>
      <w:r>
        <w:lastRenderedPageBreak/>
        <w:t>Errors:</w:t>
      </w:r>
    </w:p>
    <w:p w14:paraId="690186C6" w14:textId="77777777" w:rsidR="00E45A8F" w:rsidRDefault="00E45A8F" w:rsidP="001A1602">
      <w:pPr>
        <w:pStyle w:val="ListParagraph"/>
        <w:numPr>
          <w:ilvl w:val="0"/>
          <w:numId w:val="7"/>
        </w:numPr>
        <w:ind w:left="1530" w:hanging="270"/>
      </w:pPr>
      <w:r>
        <w:t>Class does not exist -&gt; 404 “ no such class exist”</w:t>
      </w:r>
    </w:p>
    <w:p w14:paraId="7A9C557C" w14:textId="387AEAA8" w:rsidR="00E45A8F" w:rsidRDefault="00A5137B" w:rsidP="00E45A8F">
      <w:pPr>
        <w:pStyle w:val="ListParagraph"/>
        <w:numPr>
          <w:ilvl w:val="0"/>
          <w:numId w:val="7"/>
        </w:numPr>
      </w:pPr>
      <w:r>
        <w:t>Super</w:t>
      </w:r>
      <w:r w:rsidR="00E45A8F">
        <w:t>-Class do</w:t>
      </w:r>
      <w:r>
        <w:t>es not exist -&gt; 404 “no such super</w:t>
      </w:r>
      <w:r w:rsidR="00E45A8F">
        <w:t>-class exist”</w:t>
      </w:r>
    </w:p>
    <w:p w14:paraId="5A88640A" w14:textId="77777777" w:rsidR="00E45A8F" w:rsidRDefault="00E45A8F" w:rsidP="00E45A8F">
      <w:pPr>
        <w:pStyle w:val="ListParagraph"/>
        <w:numPr>
          <w:ilvl w:val="0"/>
          <w:numId w:val="7"/>
        </w:numPr>
      </w:pPr>
      <w:r>
        <w:t>Ontology is not loaded -&gt; 404 “ requested ontology is not loaded”</w:t>
      </w:r>
    </w:p>
    <w:p w14:paraId="3D72C659" w14:textId="77777777" w:rsidR="00E45A8F" w:rsidRDefault="00E45A8F" w:rsidP="00E45A8F">
      <w:pPr>
        <w:pStyle w:val="ListParagraph"/>
        <w:numPr>
          <w:ilvl w:val="0"/>
          <w:numId w:val="7"/>
        </w:numPr>
      </w:pPr>
      <w:r>
        <w:t>Any other delimiter used instead of comma -&gt; 400</w:t>
      </w:r>
    </w:p>
    <w:p w14:paraId="773021B1" w14:textId="77777777" w:rsidR="00E45A8F" w:rsidRDefault="00E45A8F" w:rsidP="00E45A8F"/>
    <w:p w14:paraId="0C896995" w14:textId="77777777" w:rsidR="00E45A8F" w:rsidRPr="005E1AA0" w:rsidRDefault="00E45A8F" w:rsidP="00E45A8F">
      <w:pPr>
        <w:rPr>
          <w:b/>
        </w:rPr>
      </w:pPr>
    </w:p>
    <w:p w14:paraId="0EA42A5C" w14:textId="77777777" w:rsidR="00E45A8F" w:rsidRPr="00A41C35" w:rsidRDefault="00E45A8F" w:rsidP="00E45A8F">
      <w:pPr>
        <w:ind w:left="540"/>
        <w:rPr>
          <w:b/>
        </w:rPr>
      </w:pPr>
      <w:r w:rsidRPr="00A41C35">
        <w:rPr>
          <w:b/>
        </w:rPr>
        <w:t>DELETE</w:t>
      </w:r>
    </w:p>
    <w:p w14:paraId="4AF9CBDC" w14:textId="1C13757C" w:rsidR="00E45A8F" w:rsidRDefault="0086536B" w:rsidP="00E45A8F">
      <w:pPr>
        <w:ind w:left="540"/>
      </w:pPr>
      <w:r>
        <w:t>This request removes the super</w:t>
      </w:r>
      <w:r w:rsidR="00E45A8F">
        <w:t xml:space="preserve">-classes of the classes mentioned in the URL from the ontology. </w:t>
      </w:r>
    </w:p>
    <w:p w14:paraId="6C0E98DA" w14:textId="77777777" w:rsidR="00E45A8F" w:rsidRDefault="00E45A8F" w:rsidP="00E45A8F">
      <w:pPr>
        <w:ind w:left="540"/>
      </w:pPr>
      <w:r>
        <w:t>Request:</w:t>
      </w:r>
    </w:p>
    <w:p w14:paraId="070ACC8C" w14:textId="77777777" w:rsidR="00E45A8F" w:rsidRPr="00C2678C" w:rsidRDefault="00E45A8F" w:rsidP="00E45A8F">
      <w:pPr>
        <w:ind w:left="540"/>
        <w:rPr>
          <w:i/>
        </w:rPr>
      </w:pPr>
      <w:r w:rsidRPr="00C2678C">
        <w:rPr>
          <w:i/>
        </w:rPr>
        <w:t>Resource</w:t>
      </w:r>
    </w:p>
    <w:p w14:paraId="4455D952" w14:textId="12D8A3E0" w:rsidR="00E45A8F" w:rsidRDefault="00E45A8F" w:rsidP="00E45A8F">
      <w:pPr>
        <w:ind w:left="540"/>
      </w:pPr>
      <w:r>
        <w:t>/</w:t>
      </w:r>
      <w:r w:rsidR="0086536B">
        <w:t>super</w:t>
      </w:r>
      <w:r w:rsidR="00C04C85">
        <w:t>C</w:t>
      </w:r>
      <w:r>
        <w:t>lasses</w:t>
      </w:r>
      <w:r w:rsidR="00C04C85">
        <w:t>Of</w:t>
      </w:r>
      <w:r>
        <w:t>/&lt;comma separated names of classes&gt;</w:t>
      </w:r>
    </w:p>
    <w:p w14:paraId="318ED6DC" w14:textId="77777777" w:rsidR="0086536B" w:rsidRDefault="0086536B" w:rsidP="00E45A8F">
      <w:pPr>
        <w:ind w:left="540"/>
      </w:pPr>
    </w:p>
    <w:p w14:paraId="4FD59455" w14:textId="07E99F50" w:rsidR="0086536B" w:rsidRDefault="0086536B" w:rsidP="0086536B">
      <w:pPr>
        <w:ind w:left="180"/>
      </w:pPr>
      <w:r>
        <w:t>4) Properties</w:t>
      </w:r>
    </w:p>
    <w:p w14:paraId="28B95342" w14:textId="3D7DA63E" w:rsidR="000322CD" w:rsidRDefault="000322CD" w:rsidP="000322CD">
      <w:pPr>
        <w:tabs>
          <w:tab w:val="left" w:pos="540"/>
          <w:tab w:val="left" w:pos="630"/>
        </w:tabs>
        <w:ind w:left="450"/>
      </w:pPr>
      <w:r>
        <w:t>This service provides an interface to browse, add, update or delete any property from the requested ontology</w:t>
      </w:r>
    </w:p>
    <w:p w14:paraId="68BBD993" w14:textId="77777777" w:rsidR="000322CD" w:rsidRDefault="000322CD" w:rsidP="000322CD">
      <w:pPr>
        <w:pStyle w:val="NoSpacing"/>
        <w:tabs>
          <w:tab w:val="left" w:pos="270"/>
        </w:tabs>
        <w:ind w:left="270"/>
      </w:pPr>
    </w:p>
    <w:p w14:paraId="0996CB00" w14:textId="77777777" w:rsidR="000322CD" w:rsidRDefault="000322CD" w:rsidP="000322CD">
      <w:pPr>
        <w:pStyle w:val="NoSpacing"/>
        <w:ind w:left="720"/>
      </w:pPr>
    </w:p>
    <w:p w14:paraId="78F6765E" w14:textId="77777777" w:rsidR="000322CD" w:rsidRDefault="000322CD" w:rsidP="000322CD">
      <w:pPr>
        <w:ind w:left="540" w:hanging="90"/>
        <w:rPr>
          <w:b/>
        </w:rPr>
      </w:pPr>
      <w:r w:rsidRPr="00C2678C">
        <w:rPr>
          <w:b/>
        </w:rPr>
        <w:t>GET</w:t>
      </w:r>
    </w:p>
    <w:p w14:paraId="2227FD45" w14:textId="5DB480E4" w:rsidR="000322CD" w:rsidRPr="00C3388A" w:rsidRDefault="000322CD" w:rsidP="000322CD">
      <w:pPr>
        <w:tabs>
          <w:tab w:val="left" w:pos="450"/>
          <w:tab w:val="left" w:pos="540"/>
        </w:tabs>
        <w:ind w:left="540" w:hanging="90"/>
        <w:jc w:val="both"/>
      </w:pPr>
      <w:r>
        <w:t>Th</w:t>
      </w:r>
      <w:r w:rsidR="0000155F">
        <w:t>is request retrieves properties</w:t>
      </w:r>
      <w:r>
        <w:t xml:space="preserve"> of all the classes mentioned in comma-delimited fashion in the URL. </w:t>
      </w:r>
    </w:p>
    <w:p w14:paraId="732C0320" w14:textId="77777777" w:rsidR="000322CD" w:rsidRDefault="000322CD" w:rsidP="000322CD">
      <w:pPr>
        <w:tabs>
          <w:tab w:val="left" w:pos="450"/>
          <w:tab w:val="left" w:pos="540"/>
        </w:tabs>
        <w:ind w:left="810" w:hanging="270"/>
      </w:pPr>
      <w:r>
        <w:t>Request:</w:t>
      </w:r>
    </w:p>
    <w:p w14:paraId="7A80D244" w14:textId="77777777" w:rsidR="000322CD" w:rsidRPr="00C2678C" w:rsidRDefault="000322CD" w:rsidP="000322CD">
      <w:pPr>
        <w:ind w:left="810" w:hanging="270"/>
        <w:rPr>
          <w:i/>
        </w:rPr>
      </w:pPr>
      <w:r w:rsidRPr="00C2678C">
        <w:rPr>
          <w:i/>
        </w:rPr>
        <w:t>Resource</w:t>
      </w:r>
    </w:p>
    <w:p w14:paraId="3B0F6D6B" w14:textId="0E18F158" w:rsidR="000322CD" w:rsidRDefault="000D6363" w:rsidP="000322CD">
      <w:pPr>
        <w:ind w:left="810" w:hanging="270"/>
      </w:pPr>
      <w:r>
        <w:lastRenderedPageBreak/>
        <w:t>/properties/&lt;comma separated names of properties</w:t>
      </w:r>
      <w:r w:rsidR="000322CD">
        <w:t>&gt;</w:t>
      </w:r>
    </w:p>
    <w:p w14:paraId="59E57F4E" w14:textId="77777777" w:rsidR="000322CD" w:rsidRDefault="000322CD" w:rsidP="000322CD">
      <w:pPr>
        <w:ind w:left="810" w:hanging="270"/>
      </w:pPr>
      <w:r w:rsidRPr="00C2678C">
        <w:t>Response</w:t>
      </w:r>
      <w:r>
        <w:t>:</w:t>
      </w:r>
    </w:p>
    <w:p w14:paraId="5451C095" w14:textId="77777777" w:rsidR="000322CD" w:rsidRPr="00C2678C" w:rsidRDefault="000322CD" w:rsidP="000322CD">
      <w:pPr>
        <w:tabs>
          <w:tab w:val="left" w:pos="630"/>
        </w:tabs>
        <w:ind w:left="810" w:hanging="270"/>
        <w:rPr>
          <w:i/>
        </w:rPr>
      </w:pPr>
      <w:r w:rsidRPr="00C2678C">
        <w:rPr>
          <w:i/>
        </w:rPr>
        <w:t xml:space="preserve">Content Type: </w:t>
      </w:r>
    </w:p>
    <w:p w14:paraId="5F55E786" w14:textId="77777777" w:rsidR="000322CD" w:rsidRDefault="000322CD" w:rsidP="000322CD">
      <w:pPr>
        <w:tabs>
          <w:tab w:val="left" w:pos="630"/>
        </w:tabs>
        <w:ind w:left="810" w:hanging="270"/>
      </w:pPr>
      <w:proofErr w:type="gramStart"/>
      <w:r>
        <w:t>application</w:t>
      </w:r>
      <w:proofErr w:type="gramEnd"/>
      <w:r>
        <w:t>/xml</w:t>
      </w:r>
    </w:p>
    <w:p w14:paraId="7D9FDFE2" w14:textId="77777777" w:rsidR="000322CD" w:rsidRDefault="000322CD" w:rsidP="000322CD">
      <w:pPr>
        <w:tabs>
          <w:tab w:val="left" w:pos="630"/>
        </w:tabs>
        <w:ind w:left="630" w:hanging="90"/>
      </w:pPr>
      <w:r w:rsidRPr="00C2678C">
        <w:rPr>
          <w:i/>
        </w:rPr>
        <w:t>Body</w:t>
      </w:r>
      <w:r>
        <w:t xml:space="preserve">: </w:t>
      </w:r>
    </w:p>
    <w:p w14:paraId="795CE9FE" w14:textId="4F512CF7" w:rsidR="000322CD" w:rsidRDefault="00EE5CC1" w:rsidP="000322CD">
      <w:pPr>
        <w:tabs>
          <w:tab w:val="left" w:pos="630"/>
        </w:tabs>
        <w:ind w:left="540"/>
        <w:jc w:val="both"/>
      </w:pPr>
      <w:r>
        <w:t>For each property</w:t>
      </w:r>
      <w:r w:rsidR="000322CD">
        <w:t xml:space="preserve"> mentioned in the request URL</w:t>
      </w:r>
      <w:r w:rsidR="00F8347C">
        <w:t>, its declaring classes, its domains and ranges are returned in a XML format described below.</w:t>
      </w:r>
      <w:r w:rsidR="000322CD">
        <w:t xml:space="preserve"> </w:t>
      </w:r>
    </w:p>
    <w:p w14:paraId="7C89B014" w14:textId="5C9B3D05"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4934E461" w14:textId="635415B0" w:rsidR="000322CD" w:rsidRDefault="000322CD" w:rsidP="000322CD">
      <w:pPr>
        <w:pStyle w:val="NoSpacing"/>
        <w:pBdr>
          <w:top w:val="single" w:sz="4" w:space="1" w:color="auto"/>
          <w:left w:val="single" w:sz="4" w:space="4" w:color="auto"/>
          <w:bottom w:val="single" w:sz="4" w:space="1" w:color="auto"/>
          <w:right w:val="single" w:sz="4" w:space="4" w:color="auto"/>
        </w:pBdr>
        <w:rPr>
          <w:vertAlign w:val="superscript"/>
        </w:rPr>
      </w:pPr>
      <w:r>
        <w:tab/>
      </w:r>
      <w:r w:rsidR="005201A0">
        <w:t>{&lt;Property name="P</w:t>
      </w:r>
      <w:r w:rsidRPr="00904B07">
        <w:t xml:space="preserve">1" uri= </w:t>
      </w:r>
      <w:hyperlink r:id="rId40" w:anchor="P1" w:history="1">
        <w:r w:rsidR="005201A0" w:rsidRPr="00501E7F">
          <w:rPr>
            <w:rStyle w:val="Hyperlink"/>
          </w:rPr>
          <w:t>http://../..#P1</w:t>
        </w:r>
      </w:hyperlink>
      <w:r>
        <w:t>” /&gt;</w:t>
      </w:r>
    </w:p>
    <w:p w14:paraId="0D2A337C" w14:textId="77777777" w:rsidR="000322CD"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705D226" w14:textId="2C1B62E4"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w:t>
      </w:r>
      <w:r w:rsidR="000322CD">
        <w:rPr>
          <w:rFonts w:ascii="Times New Roman" w:hAnsi="Times New Roman" w:cs="Times New Roman"/>
          <w:szCs w:val="24"/>
        </w:rPr>
        <w:t>&gt;</w:t>
      </w:r>
    </w:p>
    <w:p w14:paraId="255BB4D4" w14:textId="5377BCAC"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w:t>
      </w:r>
      <w:r w:rsidR="000322CD">
        <w:rPr>
          <w:rFonts w:ascii="Times New Roman" w:hAnsi="Times New Roman" w:cs="Times New Roman"/>
          <w:szCs w:val="24"/>
        </w:rPr>
        <w:t>Class1” uri=”</w:t>
      </w:r>
      <w:hyperlink r:id="rId41" w:anchor="Class1" w:history="1">
        <w:r w:rsidR="00E80CA1" w:rsidRPr="00501E7F">
          <w:rPr>
            <w:rStyle w:val="Hyperlink"/>
            <w:rFonts w:ascii="Times New Roman" w:hAnsi="Times New Roman" w:cs="Times New Roman"/>
            <w:szCs w:val="24"/>
            <w:u w:color="0000FF"/>
          </w:rPr>
          <w:t>http://../..#Class1</w:t>
        </w:r>
      </w:hyperlink>
      <w:r w:rsidR="000322CD">
        <w:rPr>
          <w:rFonts w:ascii="Times New Roman" w:hAnsi="Times New Roman" w:cs="Times New Roman"/>
          <w:szCs w:val="24"/>
        </w:rPr>
        <w:t xml:space="preserve">” /&gt;} </w:t>
      </w:r>
      <w:r w:rsidR="000322CD">
        <w:rPr>
          <w:rFonts w:ascii="Times New Roman" w:hAnsi="Times New Roman" w:cs="Times New Roman"/>
          <w:szCs w:val="24"/>
          <w:vertAlign w:val="superscript"/>
        </w:rPr>
        <w:t>n</w:t>
      </w:r>
    </w:p>
    <w:p w14:paraId="4A34E542" w14:textId="6942FF1B" w:rsidR="000322CD" w:rsidRDefault="000322CD"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201A0">
        <w:rPr>
          <w:rFonts w:ascii="Times New Roman" w:hAnsi="Times New Roman" w:cs="Times New Roman"/>
          <w:szCs w:val="24"/>
        </w:rPr>
        <w:t>&lt;/DeclaringClasses</w:t>
      </w:r>
      <w:r>
        <w:rPr>
          <w:rFonts w:ascii="Times New Roman" w:hAnsi="Times New Roman" w:cs="Times New Roman"/>
          <w:szCs w:val="24"/>
        </w:rPr>
        <w:t>&gt;</w:t>
      </w:r>
    </w:p>
    <w:p w14:paraId="29501E1E"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1194639" w14:textId="2DC69C39"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01A03DFE" w14:textId="1EAFD3E6"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51A7CF40" w14:textId="1337EF6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AFAB444"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764059B" w14:textId="69ED30B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1EE255F8" w14:textId="0368DA78"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63E882C2" w14:textId="4B73511F"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6891DD19"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A4BF050" w14:textId="693C8077" w:rsidR="000322CD" w:rsidRDefault="00E80CA1"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0322CD">
        <w:rPr>
          <w:rFonts w:ascii="Times New Roman" w:hAnsi="Times New Roman" w:cs="Times New Roman"/>
          <w:szCs w:val="24"/>
        </w:rPr>
        <w:t xml:space="preserve">&gt;} </w:t>
      </w:r>
      <w:r w:rsidR="000322CD" w:rsidRPr="003A2FF0">
        <w:rPr>
          <w:rFonts w:ascii="Times New Roman" w:hAnsi="Times New Roman" w:cs="Times New Roman"/>
          <w:szCs w:val="24"/>
          <w:vertAlign w:val="superscript"/>
        </w:rPr>
        <w:t>m</w:t>
      </w:r>
    </w:p>
    <w:p w14:paraId="7E4F1702" w14:textId="4A8D039F"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3B32A1C9" w14:textId="77777777" w:rsidR="000322CD" w:rsidRDefault="000322CD" w:rsidP="000322CD">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Number of classes passed in the request URL.</w:t>
      </w:r>
    </w:p>
    <w:p w14:paraId="207571D1" w14:textId="77777777" w:rsidR="000322CD" w:rsidRPr="00C2678C"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549C1194" w14:textId="77777777" w:rsidR="000322CD" w:rsidRDefault="000322CD" w:rsidP="000322CD">
      <w:pPr>
        <w:ind w:left="810"/>
        <w:rPr>
          <w:b/>
        </w:rPr>
      </w:pPr>
    </w:p>
    <w:p w14:paraId="77315288" w14:textId="77777777" w:rsidR="00E35F95" w:rsidRDefault="00E35F95" w:rsidP="00E35F95">
      <w:pPr>
        <w:ind w:left="900" w:hanging="360"/>
      </w:pPr>
      <w:r>
        <w:t>Errors:</w:t>
      </w:r>
    </w:p>
    <w:p w14:paraId="3A382278" w14:textId="048300BC" w:rsidR="00E35F95" w:rsidRDefault="00E35F95" w:rsidP="00E35F95">
      <w:pPr>
        <w:pStyle w:val="ListParagraph"/>
        <w:numPr>
          <w:ilvl w:val="0"/>
          <w:numId w:val="7"/>
        </w:numPr>
      </w:pPr>
      <w:r>
        <w:t xml:space="preserve">Property does not exist -&gt; 404 “ no such </w:t>
      </w:r>
      <w:r w:rsidR="002C210E">
        <w:t>property</w:t>
      </w:r>
      <w:r>
        <w:t xml:space="preserve"> exist”</w:t>
      </w:r>
    </w:p>
    <w:p w14:paraId="168F2133" w14:textId="77777777" w:rsidR="00E35F95" w:rsidRDefault="00E35F95" w:rsidP="00E35F95">
      <w:pPr>
        <w:pStyle w:val="ListParagraph"/>
        <w:numPr>
          <w:ilvl w:val="0"/>
          <w:numId w:val="7"/>
        </w:numPr>
      </w:pPr>
      <w:r>
        <w:t>Ontology is not loaded -&gt; 404 “ requested ontology is not loaded”</w:t>
      </w:r>
    </w:p>
    <w:p w14:paraId="0BF95F92" w14:textId="77777777" w:rsidR="00E35F95" w:rsidRDefault="00E35F95" w:rsidP="00E35F95">
      <w:pPr>
        <w:pStyle w:val="ListParagraph"/>
        <w:numPr>
          <w:ilvl w:val="0"/>
          <w:numId w:val="7"/>
        </w:numPr>
      </w:pPr>
      <w:r>
        <w:t>Any other delimiter used instead of comma -&gt; 400</w:t>
      </w:r>
    </w:p>
    <w:p w14:paraId="2C69F038" w14:textId="77777777" w:rsidR="00E35F95" w:rsidRDefault="00E35F95" w:rsidP="000322CD">
      <w:pPr>
        <w:ind w:left="810" w:hanging="270"/>
        <w:rPr>
          <w:b/>
        </w:rPr>
      </w:pPr>
    </w:p>
    <w:p w14:paraId="3CF632B4" w14:textId="77777777" w:rsidR="000744D4" w:rsidRDefault="000744D4" w:rsidP="000322CD">
      <w:pPr>
        <w:ind w:left="810" w:hanging="270"/>
        <w:rPr>
          <w:b/>
        </w:rPr>
      </w:pPr>
    </w:p>
    <w:p w14:paraId="025B2C84" w14:textId="77777777" w:rsidR="000322CD" w:rsidRDefault="000322CD" w:rsidP="000322CD">
      <w:pPr>
        <w:ind w:left="810" w:hanging="270"/>
        <w:rPr>
          <w:b/>
        </w:rPr>
      </w:pPr>
      <w:r w:rsidRPr="00C2678C">
        <w:rPr>
          <w:b/>
        </w:rPr>
        <w:lastRenderedPageBreak/>
        <w:t>POST</w:t>
      </w:r>
    </w:p>
    <w:p w14:paraId="7EC77DF2" w14:textId="7D3BC0E3" w:rsidR="000322CD" w:rsidRPr="00C3388A" w:rsidRDefault="005028FF" w:rsidP="000322CD">
      <w:pPr>
        <w:ind w:left="540"/>
        <w:jc w:val="both"/>
      </w:pPr>
      <w:r>
        <w:t xml:space="preserve">This request </w:t>
      </w:r>
      <w:r w:rsidR="00693B4D">
        <w:t>creates</w:t>
      </w:r>
      <w:r>
        <w:t xml:space="preserve"> properties</w:t>
      </w:r>
      <w:r w:rsidR="000322CD">
        <w:t xml:space="preserve"> </w:t>
      </w:r>
      <w:r>
        <w:t>mentioned in the URL</w:t>
      </w:r>
      <w:r w:rsidR="00626D55">
        <w:t>.</w:t>
      </w:r>
    </w:p>
    <w:p w14:paraId="46379D62" w14:textId="77777777" w:rsidR="000322CD" w:rsidRDefault="000322CD" w:rsidP="000322CD">
      <w:pPr>
        <w:ind w:left="810" w:hanging="270"/>
      </w:pPr>
      <w:r>
        <w:t>Request:</w:t>
      </w:r>
    </w:p>
    <w:p w14:paraId="5E9D9BBB" w14:textId="77777777" w:rsidR="000322CD" w:rsidRPr="00C2678C" w:rsidRDefault="000322CD" w:rsidP="000322CD">
      <w:pPr>
        <w:ind w:left="810" w:hanging="270"/>
        <w:rPr>
          <w:i/>
        </w:rPr>
      </w:pPr>
      <w:r w:rsidRPr="00C2678C">
        <w:rPr>
          <w:i/>
        </w:rPr>
        <w:t>Resource</w:t>
      </w:r>
    </w:p>
    <w:p w14:paraId="5F6C3AAF" w14:textId="22F8B3EA" w:rsidR="000322CD" w:rsidRDefault="0032763B" w:rsidP="000322CD">
      <w:pPr>
        <w:tabs>
          <w:tab w:val="left" w:pos="540"/>
        </w:tabs>
        <w:ind w:left="360" w:firstLine="180"/>
      </w:pPr>
      <w:r>
        <w:t>{</w:t>
      </w:r>
      <w:proofErr w:type="gramStart"/>
      <w:r>
        <w:t>ontologyName</w:t>
      </w:r>
      <w:proofErr w:type="gramEnd"/>
      <w:r>
        <w:t>}/properties/&lt;comma separated properties</w:t>
      </w:r>
      <w:r w:rsidR="000322CD">
        <w:t>&gt;</w:t>
      </w:r>
    </w:p>
    <w:p w14:paraId="56143F0A" w14:textId="77777777" w:rsidR="000322CD" w:rsidRPr="00C2678C" w:rsidRDefault="000322CD" w:rsidP="000322CD">
      <w:pPr>
        <w:ind w:left="540"/>
        <w:rPr>
          <w:i/>
        </w:rPr>
      </w:pPr>
      <w:r w:rsidRPr="00C2678C">
        <w:rPr>
          <w:i/>
        </w:rPr>
        <w:t xml:space="preserve">Content Type: </w:t>
      </w:r>
    </w:p>
    <w:p w14:paraId="61C338F3" w14:textId="77777777" w:rsidR="000322CD" w:rsidRDefault="000322CD" w:rsidP="000322CD">
      <w:pPr>
        <w:ind w:left="540"/>
      </w:pPr>
      <w:proofErr w:type="gramStart"/>
      <w:r>
        <w:t>application</w:t>
      </w:r>
      <w:proofErr w:type="gramEnd"/>
      <w:r>
        <w:t>/xml</w:t>
      </w:r>
    </w:p>
    <w:p w14:paraId="196CA5B6" w14:textId="77777777" w:rsidR="000322CD" w:rsidRPr="00C2678C" w:rsidRDefault="000322CD" w:rsidP="000322CD">
      <w:pPr>
        <w:ind w:left="540"/>
        <w:rPr>
          <w:i/>
        </w:rPr>
      </w:pPr>
      <w:r w:rsidRPr="00C2678C">
        <w:rPr>
          <w:i/>
        </w:rPr>
        <w:t>Body:</w:t>
      </w:r>
    </w:p>
    <w:p w14:paraId="781DEC03" w14:textId="6C6AF324" w:rsidR="000322CD" w:rsidRDefault="000322CD" w:rsidP="000322CD">
      <w:pPr>
        <w:ind w:left="540"/>
        <w:jc w:val="both"/>
      </w:pPr>
      <w:r>
        <w:t xml:space="preserve">Information for </w:t>
      </w:r>
      <w:r w:rsidR="005028FF">
        <w:t xml:space="preserve">each property to be added in the ontology has to be provided in XML format as described below. The DeclaringClasses tag contains a list of classes to which this property will be associated. </w:t>
      </w:r>
      <w:r w:rsidR="00586824">
        <w:t xml:space="preserve">The </w:t>
      </w:r>
      <w:r w:rsidR="00410D68">
        <w:t xml:space="preserve">Domain tag contains a list of classes that will be added as the domain of the property. The Range tag contains a list of classes that will be added as the </w:t>
      </w:r>
      <w:r w:rsidR="00F7797C">
        <w:t>range of the property.</w:t>
      </w:r>
      <w:r w:rsidR="008B5A44">
        <w:t xml:space="preserve">  Classes mentioned as Domain or Range for the property need to be existent classes in the ontology, no new classes are created using this service.</w:t>
      </w:r>
    </w:p>
    <w:p w14:paraId="54A89DE7" w14:textId="77777777" w:rsidR="00230F76" w:rsidRDefault="00230F76" w:rsidP="000322CD">
      <w:pPr>
        <w:ind w:left="540"/>
        <w:jc w:val="both"/>
      </w:pPr>
    </w:p>
    <w:p w14:paraId="1C2AC25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2F6F3A2F"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2" w:anchor="P1" w:history="1">
        <w:r w:rsidRPr="00501E7F">
          <w:rPr>
            <w:rStyle w:val="Hyperlink"/>
          </w:rPr>
          <w:t>http://../..#P1</w:t>
        </w:r>
      </w:hyperlink>
      <w:r>
        <w:t>” /&gt;</w:t>
      </w:r>
    </w:p>
    <w:p w14:paraId="5917F317"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06D5A7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4D7F142D"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Class1” uri=”</w:t>
      </w:r>
      <w:hyperlink r:id="rId43"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F35E3D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717221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28C0F69"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237FD4C"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08FD116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6F911FC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D7D68E4"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3F2DCADF"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w:t>
      </w:r>
      <w:proofErr w:type="gramStart"/>
      <w:r w:rsidRPr="00E80CA1">
        <w:rPr>
          <w:rFonts w:ascii="Times New Roman" w:hAnsi="Times New Roman" w:cs="Times New Roman"/>
          <w:color w:val="0000FF"/>
          <w:szCs w:val="24"/>
          <w:u w:val="single" w:color="0000FF"/>
        </w:rPr>
        <w:t>..</w:t>
      </w:r>
      <w:proofErr w:type="gramEnd"/>
      <w:r w:rsidRPr="00E80CA1">
        <w:rPr>
          <w:rFonts w:ascii="Times New Roman" w:hAnsi="Times New Roman" w:cs="Times New Roman"/>
          <w:color w:val="0000FF"/>
          <w:szCs w:val="24"/>
          <w:u w:val="single" w:color="0000FF"/>
        </w:rPr>
        <w:t>#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5ACC90E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74DF90C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FC14E13"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5DD0272"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lastRenderedPageBreak/>
        <w:t>&lt;/Properties</w:t>
      </w:r>
      <w:r w:rsidRPr="00A413D9">
        <w:t>&gt;</w:t>
      </w:r>
    </w:p>
    <w:p w14:paraId="3AB3BD8F" w14:textId="4338D844" w:rsidR="00DD0A52" w:rsidRDefault="00DD0A52" w:rsidP="00DD0A5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141FE5">
        <w:t>properties</w:t>
      </w:r>
      <w:r>
        <w:t xml:space="preserve"> passed in the request URL.</w:t>
      </w:r>
    </w:p>
    <w:p w14:paraId="1C7BF164" w14:textId="77777777" w:rsidR="00DD0A52" w:rsidRPr="00C2678C"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8F0D0DB" w14:textId="77777777" w:rsidR="000322CD" w:rsidRDefault="000322CD" w:rsidP="000322CD"/>
    <w:p w14:paraId="19890959" w14:textId="77777777" w:rsidR="000322CD" w:rsidRDefault="000322CD" w:rsidP="000322CD">
      <w:pPr>
        <w:ind w:left="900" w:hanging="360"/>
      </w:pPr>
      <w:r>
        <w:t>Errors:</w:t>
      </w:r>
    </w:p>
    <w:p w14:paraId="3938601E" w14:textId="1791B513" w:rsidR="000322CD" w:rsidRDefault="00141FE5" w:rsidP="000322CD">
      <w:pPr>
        <w:pStyle w:val="ListParagraph"/>
        <w:numPr>
          <w:ilvl w:val="0"/>
          <w:numId w:val="7"/>
        </w:numPr>
      </w:pPr>
      <w:r>
        <w:t>Property</w:t>
      </w:r>
      <w:r w:rsidR="000322CD">
        <w:t xml:space="preserve"> does not exist -&gt; 404 “ no such </w:t>
      </w:r>
      <w:r>
        <w:t>property</w:t>
      </w:r>
      <w:r w:rsidR="000322CD">
        <w:t xml:space="preserve"> exist”</w:t>
      </w:r>
    </w:p>
    <w:p w14:paraId="42CC2EFF" w14:textId="77777777" w:rsidR="000322CD" w:rsidRDefault="000322CD" w:rsidP="000322CD">
      <w:pPr>
        <w:pStyle w:val="ListParagraph"/>
        <w:numPr>
          <w:ilvl w:val="0"/>
          <w:numId w:val="7"/>
        </w:numPr>
      </w:pPr>
      <w:r>
        <w:t>Ontology is not loaded -&gt; 404 “ requested ontology is not loaded”</w:t>
      </w:r>
    </w:p>
    <w:p w14:paraId="2E33CD25" w14:textId="77777777" w:rsidR="000322CD" w:rsidRDefault="000322CD" w:rsidP="000322CD">
      <w:pPr>
        <w:pStyle w:val="ListParagraph"/>
        <w:numPr>
          <w:ilvl w:val="0"/>
          <w:numId w:val="7"/>
        </w:numPr>
      </w:pPr>
      <w:r>
        <w:t>Any other delimiter used instead of comma -&gt; 400</w:t>
      </w:r>
    </w:p>
    <w:p w14:paraId="1451DC7C" w14:textId="77777777" w:rsidR="000322CD" w:rsidRDefault="000322CD" w:rsidP="000322CD"/>
    <w:p w14:paraId="238444EF" w14:textId="77777777" w:rsidR="000322CD" w:rsidRDefault="000322CD" w:rsidP="000322CD">
      <w:pPr>
        <w:ind w:left="1260"/>
      </w:pPr>
    </w:p>
    <w:p w14:paraId="24554E08" w14:textId="77777777" w:rsidR="000322CD" w:rsidRDefault="000322CD" w:rsidP="00892C19">
      <w:pPr>
        <w:ind w:left="900" w:hanging="360"/>
        <w:rPr>
          <w:b/>
        </w:rPr>
      </w:pPr>
      <w:r w:rsidRPr="005E1AA0">
        <w:rPr>
          <w:b/>
        </w:rPr>
        <w:t>PUT</w:t>
      </w:r>
    </w:p>
    <w:p w14:paraId="779F4E23" w14:textId="2B592446" w:rsidR="000322CD" w:rsidRPr="00C3388A" w:rsidRDefault="000322CD" w:rsidP="00083201">
      <w:pPr>
        <w:ind w:left="540"/>
      </w:pPr>
      <w:r>
        <w:t>Th</w:t>
      </w:r>
      <w:r w:rsidR="002E3EF7">
        <w:t>is requests, updates properties mentioned</w:t>
      </w:r>
      <w:r>
        <w:t xml:space="preserve"> in the</w:t>
      </w:r>
      <w:r w:rsidR="002E3EF7">
        <w:t xml:space="preserve"> URL. </w:t>
      </w:r>
    </w:p>
    <w:p w14:paraId="35858EA0" w14:textId="77777777" w:rsidR="000322CD" w:rsidRDefault="000322CD" w:rsidP="00083201">
      <w:pPr>
        <w:ind w:left="450" w:firstLine="90"/>
      </w:pPr>
      <w:r>
        <w:t>Request:</w:t>
      </w:r>
    </w:p>
    <w:p w14:paraId="5FBD57FB" w14:textId="77777777" w:rsidR="000322CD" w:rsidRPr="00C2678C" w:rsidRDefault="000322CD" w:rsidP="00083201">
      <w:pPr>
        <w:ind w:left="450" w:firstLine="90"/>
        <w:rPr>
          <w:i/>
        </w:rPr>
      </w:pPr>
      <w:r w:rsidRPr="00C2678C">
        <w:rPr>
          <w:i/>
        </w:rPr>
        <w:t>Resource</w:t>
      </w:r>
    </w:p>
    <w:p w14:paraId="7DE51970" w14:textId="45BA4300" w:rsidR="000322CD" w:rsidRDefault="00D91BE1" w:rsidP="00F23DF0">
      <w:pPr>
        <w:ind w:left="450" w:firstLine="90"/>
      </w:pPr>
      <w:r>
        <w:t>{</w:t>
      </w:r>
      <w:proofErr w:type="gramStart"/>
      <w:r>
        <w:t>ontologyName</w:t>
      </w:r>
      <w:proofErr w:type="gramEnd"/>
      <w:r>
        <w:t>}/properties</w:t>
      </w:r>
      <w:r w:rsidR="000322CD">
        <w:t>/&lt;comma separated classes&gt;</w:t>
      </w:r>
    </w:p>
    <w:p w14:paraId="590DD50C" w14:textId="77777777" w:rsidR="000322CD" w:rsidRPr="00C2678C" w:rsidRDefault="000322CD" w:rsidP="00743B14">
      <w:pPr>
        <w:ind w:left="450" w:firstLine="90"/>
        <w:rPr>
          <w:i/>
        </w:rPr>
      </w:pPr>
      <w:r w:rsidRPr="00C2678C">
        <w:rPr>
          <w:i/>
        </w:rPr>
        <w:t xml:space="preserve">Content Type: </w:t>
      </w:r>
    </w:p>
    <w:p w14:paraId="02B314D7" w14:textId="77777777" w:rsidR="000322CD" w:rsidRDefault="000322CD" w:rsidP="00743B14">
      <w:pPr>
        <w:ind w:left="540"/>
      </w:pPr>
      <w:proofErr w:type="gramStart"/>
      <w:r>
        <w:t>application</w:t>
      </w:r>
      <w:proofErr w:type="gramEnd"/>
      <w:r>
        <w:t>/xml</w:t>
      </w:r>
    </w:p>
    <w:p w14:paraId="2B3329AA" w14:textId="77777777" w:rsidR="000322CD" w:rsidRPr="00C2678C" w:rsidRDefault="000322CD" w:rsidP="00083201">
      <w:pPr>
        <w:ind w:left="540"/>
        <w:rPr>
          <w:i/>
        </w:rPr>
      </w:pPr>
      <w:r w:rsidRPr="00C2678C">
        <w:rPr>
          <w:i/>
        </w:rPr>
        <w:t>Body:</w:t>
      </w:r>
    </w:p>
    <w:p w14:paraId="64D22305" w14:textId="2F677D03" w:rsidR="000322CD" w:rsidRDefault="007F6A51" w:rsidP="00442710">
      <w:pPr>
        <w:tabs>
          <w:tab w:val="left" w:pos="540"/>
        </w:tabs>
        <w:ind w:left="540"/>
        <w:jc w:val="both"/>
      </w:pPr>
      <w:r>
        <w:t>Information for each property that has to be updated is passed as request body in xml format as described below. For each property</w:t>
      </w:r>
      <w:r w:rsidR="000322CD">
        <w:t xml:space="preserve"> mentioned in the URL, a </w:t>
      </w:r>
      <w:r>
        <w:t>Property</w:t>
      </w:r>
      <w:r w:rsidR="000322CD">
        <w:t xml:space="preserve"> tag is required. </w:t>
      </w:r>
      <w:r>
        <w:t xml:space="preserve">The Property tag contains DeclaringClasses, Domain and Range tags. </w:t>
      </w:r>
      <w:r w:rsidR="000322CD">
        <w:t xml:space="preserve">The </w:t>
      </w:r>
      <w:r>
        <w:t>DeclaringClasses tag contains a Class tag that mentions the declaring class that has to be updated and the Class tag contains an Update tag mentioning the class with which the property will be updated.</w:t>
      </w:r>
      <w:r w:rsidR="000322CD">
        <w:t xml:space="preserve"> </w:t>
      </w:r>
      <w:r>
        <w:t xml:space="preserve">The Domain tag contains a Class tag that mentions the domain class for this property that has to be updated and the Class tag contains an Update tag </w:t>
      </w:r>
      <w:r>
        <w:lastRenderedPageBreak/>
        <w:t xml:space="preserve">mentioning the domain class with which this property will be updated. The Range tag contains a Class tag that mentions the range class for this property that has to be updated and the Class tag contains an Update tag mentioning the range class with which this property has to be updated. </w:t>
      </w:r>
      <w:r w:rsidR="000322CD">
        <w:t>The Update tag should mention a class that is already present in the ontology, new class will not be created.</w:t>
      </w:r>
    </w:p>
    <w:p w14:paraId="21E63F00" w14:textId="77777777" w:rsidR="00626D55" w:rsidRDefault="00626D55" w:rsidP="000322CD">
      <w:pPr>
        <w:ind w:left="810"/>
        <w:jc w:val="both"/>
      </w:pPr>
    </w:p>
    <w:p w14:paraId="471368E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4EAD154D"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4" w:anchor="P1" w:history="1">
        <w:r w:rsidRPr="00501E7F">
          <w:rPr>
            <w:rStyle w:val="Hyperlink"/>
          </w:rPr>
          <w:t>http://../..#P1</w:t>
        </w:r>
      </w:hyperlink>
      <w:r>
        <w:t>” /&gt;</w:t>
      </w:r>
    </w:p>
    <w:p w14:paraId="61171691"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DC9B29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685702EB"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Class name=”Class1” uri=”</w:t>
      </w:r>
      <w:hyperlink r:id="rId45"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9507EAD" w14:textId="3BAF788C"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6"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4DD4EC46" w14:textId="77BEEB1E"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C7913B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4BF64EF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3401A6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7FB4693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7"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73557B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8"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0D41652B" w14:textId="7D709603"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20D2D93F"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53E5095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4A37A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4762C8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9"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33AA1A0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50"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5EAF1A9A" w14:textId="05B8215C"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E9C7D9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548B803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06C2C72E"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95FD339"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6C3735A7" w14:textId="28FFDC34" w:rsidR="00DD0A52" w:rsidRDefault="00DD0A52" w:rsidP="00DD0A52">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9C4713">
        <w:t>properties</w:t>
      </w:r>
      <w:r>
        <w:t xml:space="preserve"> passed in the request URL.</w:t>
      </w:r>
    </w:p>
    <w:p w14:paraId="53EB9D3E" w14:textId="7144CD06" w:rsidR="00626D55" w:rsidRPr="001D4712" w:rsidRDefault="001D471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3E2F3AF4" w14:textId="77777777" w:rsidR="000322CD" w:rsidRDefault="000322CD" w:rsidP="000322CD"/>
    <w:p w14:paraId="34F570F1" w14:textId="77777777" w:rsidR="000322CD" w:rsidRDefault="000322CD" w:rsidP="00F20357">
      <w:pPr>
        <w:tabs>
          <w:tab w:val="left" w:pos="540"/>
        </w:tabs>
        <w:ind w:left="540"/>
      </w:pPr>
      <w:r>
        <w:t>Errors:</w:t>
      </w:r>
    </w:p>
    <w:p w14:paraId="46FAA046" w14:textId="746619EC" w:rsidR="000322CD" w:rsidRDefault="00141FE5" w:rsidP="00F20357">
      <w:pPr>
        <w:pStyle w:val="ListParagraph"/>
        <w:numPr>
          <w:ilvl w:val="0"/>
          <w:numId w:val="7"/>
        </w:numPr>
        <w:tabs>
          <w:tab w:val="left" w:pos="1260"/>
        </w:tabs>
      </w:pPr>
      <w:r>
        <w:t>Property</w:t>
      </w:r>
      <w:r w:rsidR="000322CD">
        <w:t xml:space="preserve"> does not exist -&gt; 404 “ no such </w:t>
      </w:r>
      <w:r>
        <w:t>property</w:t>
      </w:r>
      <w:r w:rsidR="000322CD">
        <w:t xml:space="preserve"> exist”</w:t>
      </w:r>
    </w:p>
    <w:p w14:paraId="09B182C8" w14:textId="77777777" w:rsidR="000322CD" w:rsidRDefault="000322CD" w:rsidP="000322CD">
      <w:pPr>
        <w:pStyle w:val="ListParagraph"/>
        <w:numPr>
          <w:ilvl w:val="0"/>
          <w:numId w:val="7"/>
        </w:numPr>
      </w:pPr>
      <w:r>
        <w:t>Ontology is not loaded -&gt; 404 “ requested ontology is not loaded”</w:t>
      </w:r>
    </w:p>
    <w:p w14:paraId="79F2DD4A" w14:textId="77777777" w:rsidR="000322CD" w:rsidRDefault="000322CD" w:rsidP="000322CD">
      <w:pPr>
        <w:pStyle w:val="ListParagraph"/>
        <w:numPr>
          <w:ilvl w:val="0"/>
          <w:numId w:val="7"/>
        </w:numPr>
      </w:pPr>
      <w:r>
        <w:t>Any other delimiter used instead of comma -&gt; 400</w:t>
      </w:r>
    </w:p>
    <w:p w14:paraId="75204748" w14:textId="77777777" w:rsidR="000322CD" w:rsidRDefault="000322CD" w:rsidP="000322CD"/>
    <w:p w14:paraId="725B8878" w14:textId="77777777" w:rsidR="000322CD" w:rsidRPr="005E1AA0" w:rsidRDefault="000322CD" w:rsidP="000322CD">
      <w:pPr>
        <w:rPr>
          <w:b/>
        </w:rPr>
      </w:pPr>
    </w:p>
    <w:p w14:paraId="3C8F526A" w14:textId="77777777" w:rsidR="000322CD" w:rsidRPr="00A41C35" w:rsidRDefault="000322CD" w:rsidP="002C7A45">
      <w:pPr>
        <w:ind w:left="450"/>
        <w:rPr>
          <w:b/>
        </w:rPr>
      </w:pPr>
      <w:r w:rsidRPr="00A41C35">
        <w:rPr>
          <w:b/>
        </w:rPr>
        <w:t>DELETE</w:t>
      </w:r>
    </w:p>
    <w:p w14:paraId="615978DC" w14:textId="37428441" w:rsidR="000322CD" w:rsidRDefault="000322CD" w:rsidP="002C7A45">
      <w:pPr>
        <w:ind w:left="450"/>
      </w:pPr>
      <w:r>
        <w:t>This</w:t>
      </w:r>
      <w:r w:rsidR="00E91A56">
        <w:t xml:space="preserve"> request removes the properties </w:t>
      </w:r>
      <w:r>
        <w:t xml:space="preserve">mentioned in the URL from the ontology. </w:t>
      </w:r>
    </w:p>
    <w:p w14:paraId="407E6D48" w14:textId="77777777" w:rsidR="000322CD" w:rsidRDefault="000322CD" w:rsidP="002C7A45">
      <w:pPr>
        <w:ind w:left="450"/>
      </w:pPr>
      <w:r>
        <w:t>Request:</w:t>
      </w:r>
    </w:p>
    <w:p w14:paraId="4D33496F" w14:textId="77777777" w:rsidR="000322CD" w:rsidRPr="00C2678C" w:rsidRDefault="000322CD" w:rsidP="002C7A45">
      <w:pPr>
        <w:ind w:left="450"/>
        <w:rPr>
          <w:i/>
        </w:rPr>
      </w:pPr>
      <w:r w:rsidRPr="00C2678C">
        <w:rPr>
          <w:i/>
        </w:rPr>
        <w:t>Resource</w:t>
      </w:r>
    </w:p>
    <w:p w14:paraId="633FC9CE" w14:textId="22E3B15A" w:rsidR="00E45A8F" w:rsidRDefault="00E91A56" w:rsidP="002C7A45">
      <w:pPr>
        <w:pStyle w:val="ListParagraph"/>
        <w:ind w:left="450"/>
      </w:pPr>
      <w:r>
        <w:t>/properties</w:t>
      </w:r>
      <w:r w:rsidR="000322CD">
        <w:t>/&lt;comma separated names of</w:t>
      </w:r>
      <w:r>
        <w:t xml:space="preserve"> properties&gt;</w:t>
      </w:r>
    </w:p>
    <w:p w14:paraId="7C927008" w14:textId="77777777" w:rsidR="00621681" w:rsidRDefault="00621681" w:rsidP="00283E95">
      <w:pPr>
        <w:pStyle w:val="ListParagraph"/>
        <w:ind w:left="540"/>
      </w:pPr>
    </w:p>
    <w:p w14:paraId="18E0CC55" w14:textId="030BA23D" w:rsidR="00621681" w:rsidRDefault="00621681" w:rsidP="007503F6">
      <w:pPr>
        <w:pStyle w:val="ListParagraph"/>
        <w:ind w:left="180"/>
      </w:pPr>
      <w:r>
        <w:t>5) Sub-properties</w:t>
      </w:r>
    </w:p>
    <w:p w14:paraId="15D88F80" w14:textId="1BF3A776" w:rsidR="007503F6" w:rsidRDefault="004D57E5" w:rsidP="007503F6">
      <w:pPr>
        <w:pStyle w:val="ListParagraph"/>
        <w:ind w:left="450"/>
      </w:pPr>
      <w:r>
        <w:t xml:space="preserve">This service </w:t>
      </w:r>
      <w:r w:rsidR="004B7A56">
        <w:t>provides an interface</w:t>
      </w:r>
      <w:r>
        <w:t xml:space="preserve"> to browse, add, update and delete sub-properties of</w:t>
      </w:r>
      <w:r w:rsidR="004B7A56">
        <w:t xml:space="preserve"> properties mentioned in the URL</w:t>
      </w:r>
      <w:r>
        <w:t>.</w:t>
      </w:r>
    </w:p>
    <w:p w14:paraId="506F0419" w14:textId="77777777" w:rsidR="00B36D6A" w:rsidRDefault="00B36D6A" w:rsidP="00B36D6A">
      <w:pPr>
        <w:ind w:left="540" w:hanging="90"/>
        <w:rPr>
          <w:b/>
        </w:rPr>
      </w:pPr>
      <w:r w:rsidRPr="00C2678C">
        <w:rPr>
          <w:b/>
        </w:rPr>
        <w:t>GET</w:t>
      </w:r>
    </w:p>
    <w:p w14:paraId="4DFD1CBB" w14:textId="43CEA80D" w:rsidR="00B36D6A" w:rsidRPr="00C3388A" w:rsidRDefault="00B36D6A" w:rsidP="00B36D6A">
      <w:pPr>
        <w:tabs>
          <w:tab w:val="left" w:pos="450"/>
        </w:tabs>
        <w:ind w:left="540" w:hanging="90"/>
        <w:jc w:val="both"/>
      </w:pPr>
      <w:r>
        <w:t xml:space="preserve">This request retrieves sub-properties of all the comma-delimited properties </w:t>
      </w:r>
      <w:r w:rsidR="00CB6293">
        <w:t xml:space="preserve">mentioned </w:t>
      </w:r>
      <w:r>
        <w:t xml:space="preserve">in the URL. </w:t>
      </w:r>
    </w:p>
    <w:p w14:paraId="0244101F" w14:textId="77777777" w:rsidR="00B36D6A" w:rsidRDefault="00B36D6A" w:rsidP="00B36D6A">
      <w:pPr>
        <w:tabs>
          <w:tab w:val="left" w:pos="450"/>
          <w:tab w:val="left" w:pos="540"/>
        </w:tabs>
        <w:ind w:left="720" w:hanging="270"/>
      </w:pPr>
      <w:r>
        <w:t>Request:</w:t>
      </w:r>
    </w:p>
    <w:p w14:paraId="082B351B" w14:textId="77777777" w:rsidR="00B36D6A" w:rsidRPr="00C2678C" w:rsidRDefault="00B36D6A" w:rsidP="00B36D6A">
      <w:pPr>
        <w:ind w:left="720" w:hanging="270"/>
        <w:rPr>
          <w:i/>
        </w:rPr>
      </w:pPr>
      <w:r w:rsidRPr="00C2678C">
        <w:rPr>
          <w:i/>
        </w:rPr>
        <w:t>Resource</w:t>
      </w:r>
    </w:p>
    <w:p w14:paraId="7CA0F6FE" w14:textId="536348E6" w:rsidR="00B36D6A" w:rsidRDefault="00B36D6A" w:rsidP="00B36D6A">
      <w:pPr>
        <w:ind w:left="720" w:hanging="270"/>
      </w:pPr>
      <w:r>
        <w:t>/</w:t>
      </w:r>
      <w:r w:rsidR="001A6776">
        <w:t>subPropertiesOf</w:t>
      </w:r>
      <w:r>
        <w:t xml:space="preserve">/&lt;comma separated names of </w:t>
      </w:r>
      <w:r w:rsidR="002606AF">
        <w:t>properties</w:t>
      </w:r>
      <w:r>
        <w:t>&gt;</w:t>
      </w:r>
    </w:p>
    <w:p w14:paraId="46306939" w14:textId="77777777" w:rsidR="00B36D6A" w:rsidRDefault="00B36D6A" w:rsidP="00B36D6A">
      <w:pPr>
        <w:ind w:left="720" w:hanging="270"/>
      </w:pPr>
      <w:r w:rsidRPr="00C2678C">
        <w:t>Response</w:t>
      </w:r>
      <w:r>
        <w:t>:</w:t>
      </w:r>
    </w:p>
    <w:p w14:paraId="4A417D1C" w14:textId="77777777" w:rsidR="00B36D6A" w:rsidRPr="00C2678C" w:rsidRDefault="00B36D6A" w:rsidP="00B36D6A">
      <w:pPr>
        <w:tabs>
          <w:tab w:val="left" w:pos="630"/>
        </w:tabs>
        <w:ind w:left="720" w:hanging="270"/>
        <w:rPr>
          <w:i/>
        </w:rPr>
      </w:pPr>
      <w:r w:rsidRPr="00C2678C">
        <w:rPr>
          <w:i/>
        </w:rPr>
        <w:t xml:space="preserve">Content Type: </w:t>
      </w:r>
    </w:p>
    <w:p w14:paraId="4D696700" w14:textId="77777777" w:rsidR="00B36D6A" w:rsidRDefault="00B36D6A" w:rsidP="00B63739">
      <w:pPr>
        <w:tabs>
          <w:tab w:val="left" w:pos="630"/>
        </w:tabs>
        <w:ind w:left="720" w:hanging="270"/>
      </w:pPr>
      <w:proofErr w:type="gramStart"/>
      <w:r>
        <w:t>application</w:t>
      </w:r>
      <w:proofErr w:type="gramEnd"/>
      <w:r>
        <w:t>/xml</w:t>
      </w:r>
    </w:p>
    <w:p w14:paraId="5FA13DF2" w14:textId="77777777" w:rsidR="00B36D6A" w:rsidRDefault="00B36D6A" w:rsidP="00B63739">
      <w:pPr>
        <w:tabs>
          <w:tab w:val="left" w:pos="450"/>
        </w:tabs>
        <w:ind w:left="540" w:hanging="90"/>
      </w:pPr>
      <w:r w:rsidRPr="00C2678C">
        <w:rPr>
          <w:i/>
        </w:rPr>
        <w:t>Body</w:t>
      </w:r>
      <w:r>
        <w:t xml:space="preserve">: </w:t>
      </w:r>
    </w:p>
    <w:p w14:paraId="47D249AD" w14:textId="7B2AF81C" w:rsidR="00B36D6A" w:rsidRDefault="00B36D6A" w:rsidP="00B63739">
      <w:pPr>
        <w:tabs>
          <w:tab w:val="left" w:pos="450"/>
        </w:tabs>
        <w:ind w:left="450"/>
        <w:jc w:val="both"/>
      </w:pPr>
      <w:r>
        <w:lastRenderedPageBreak/>
        <w:t xml:space="preserve">For each </w:t>
      </w:r>
      <w:r w:rsidR="00355602">
        <w:t>property</w:t>
      </w:r>
      <w:r>
        <w:t xml:space="preserve"> mentioned in the request URL a </w:t>
      </w:r>
      <w:r w:rsidR="0090199A">
        <w:t>Property</w:t>
      </w:r>
      <w:r>
        <w:t xml:space="preserve"> tag is returned.  Each </w:t>
      </w:r>
      <w:r w:rsidR="0090199A">
        <w:t>proper</w:t>
      </w:r>
      <w:r w:rsidR="005645B4">
        <w:t>ty tag has a list of SubProperties</w:t>
      </w:r>
      <w:r w:rsidR="0090199A">
        <w:t xml:space="preserve"> </w:t>
      </w:r>
      <w:r>
        <w:t>tag enclosing all the sub-</w:t>
      </w:r>
      <w:r w:rsidR="005645B4">
        <w:t>properties</w:t>
      </w:r>
      <w:r>
        <w:t xml:space="preserve"> for this particular </w:t>
      </w:r>
      <w:r w:rsidR="005645B4">
        <w:t>property</w:t>
      </w:r>
      <w:r>
        <w:t xml:space="preserve">. All the </w:t>
      </w:r>
      <w:r w:rsidR="00EF087B">
        <w:t>properties</w:t>
      </w:r>
      <w:r>
        <w:t xml:space="preserve"> are enclosed in </w:t>
      </w:r>
      <w:r w:rsidR="00EF087B">
        <w:t>Properties</w:t>
      </w:r>
      <w:r>
        <w:t xml:space="preserve"> tag. </w:t>
      </w:r>
    </w:p>
    <w:p w14:paraId="696146BD" w14:textId="35E09208"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CA450C">
        <w:t>Properties</w:t>
      </w:r>
      <w:r w:rsidRPr="00A413D9">
        <w:t>&gt;</w:t>
      </w:r>
    </w:p>
    <w:p w14:paraId="53E3B925" w14:textId="19F7D486" w:rsidR="00B36D6A" w:rsidRDefault="00B36D6A" w:rsidP="00B36D6A">
      <w:pPr>
        <w:pStyle w:val="NoSpacing"/>
        <w:pBdr>
          <w:top w:val="single" w:sz="4" w:space="1" w:color="auto"/>
          <w:left w:val="single" w:sz="4" w:space="4" w:color="auto"/>
          <w:bottom w:val="single" w:sz="4" w:space="1" w:color="auto"/>
          <w:right w:val="single" w:sz="4" w:space="4" w:color="auto"/>
        </w:pBdr>
        <w:rPr>
          <w:vertAlign w:val="superscript"/>
        </w:rPr>
      </w:pPr>
      <w:r>
        <w:tab/>
      </w:r>
      <w:r w:rsidR="00CA450C">
        <w:t>{&lt;Property name="Prop</w:t>
      </w:r>
      <w:r w:rsidRPr="00904B07">
        <w:t xml:space="preserve">1" uri= </w:t>
      </w:r>
      <w:hyperlink r:id="rId51" w:anchor="Prop1" w:history="1">
        <w:r w:rsidR="00CA450C" w:rsidRPr="00501E7F">
          <w:rPr>
            <w:rStyle w:val="Hyperlink"/>
          </w:rPr>
          <w:t>http://../..#Prop1</w:t>
        </w:r>
      </w:hyperlink>
      <w:r>
        <w:t>” /&gt;</w:t>
      </w:r>
    </w:p>
    <w:p w14:paraId="62429D47" w14:textId="77777777" w:rsidR="00B36D6A"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09888A8" w14:textId="5A633099"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B36D6A">
        <w:rPr>
          <w:rFonts w:ascii="Times New Roman" w:hAnsi="Times New Roman" w:cs="Times New Roman"/>
          <w:szCs w:val="24"/>
        </w:rPr>
        <w:t>&gt;</w:t>
      </w:r>
    </w:p>
    <w:p w14:paraId="66BF6308" w14:textId="0E244897"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B36D6A">
        <w:rPr>
          <w:rFonts w:ascii="Times New Roman" w:hAnsi="Times New Roman" w:cs="Times New Roman"/>
          <w:szCs w:val="24"/>
        </w:rPr>
        <w:t>1” uri=”</w:t>
      </w:r>
      <w:hyperlink r:id="rId52" w:anchor="SuperProp1" w:history="1">
        <w:r w:rsidRPr="00501E7F">
          <w:rPr>
            <w:rStyle w:val="Hyperlink"/>
            <w:rFonts w:ascii="Times New Roman" w:hAnsi="Times New Roman" w:cs="Times New Roman"/>
            <w:szCs w:val="24"/>
            <w:u w:color="0000FF"/>
          </w:rPr>
          <w:t>http://../..#SuperProp1</w:t>
        </w:r>
      </w:hyperlink>
      <w:r w:rsidR="00B36D6A">
        <w:rPr>
          <w:rFonts w:ascii="Times New Roman" w:hAnsi="Times New Roman" w:cs="Times New Roman"/>
          <w:szCs w:val="24"/>
        </w:rPr>
        <w:t xml:space="preserve">” /&gt;} </w:t>
      </w:r>
      <w:r w:rsidR="00B36D6A">
        <w:rPr>
          <w:rFonts w:ascii="Times New Roman" w:hAnsi="Times New Roman" w:cs="Times New Roman"/>
          <w:szCs w:val="24"/>
          <w:vertAlign w:val="superscript"/>
        </w:rPr>
        <w:t>n</w:t>
      </w:r>
    </w:p>
    <w:p w14:paraId="5747071E" w14:textId="51C0B267" w:rsidR="00B36D6A" w:rsidRDefault="00B36D6A"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CA450C">
        <w:rPr>
          <w:rFonts w:ascii="Times New Roman" w:hAnsi="Times New Roman" w:cs="Times New Roman"/>
          <w:szCs w:val="24"/>
        </w:rPr>
        <w:t>&lt;/SubProperties</w:t>
      </w:r>
      <w:r>
        <w:rPr>
          <w:rFonts w:ascii="Times New Roman" w:hAnsi="Times New Roman" w:cs="Times New Roman"/>
          <w:szCs w:val="24"/>
        </w:rPr>
        <w:t>&gt;</w:t>
      </w:r>
    </w:p>
    <w:p w14:paraId="5AE8E23D" w14:textId="1C65270C" w:rsidR="00B36D6A" w:rsidRDefault="002647A7"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B36D6A">
        <w:rPr>
          <w:rFonts w:ascii="Times New Roman" w:hAnsi="Times New Roman" w:cs="Times New Roman"/>
          <w:szCs w:val="24"/>
        </w:rPr>
        <w:t xml:space="preserve">&gt;} </w:t>
      </w:r>
      <w:r w:rsidR="00B36D6A" w:rsidRPr="003A2FF0">
        <w:rPr>
          <w:rFonts w:ascii="Times New Roman" w:hAnsi="Times New Roman" w:cs="Times New Roman"/>
          <w:szCs w:val="24"/>
          <w:vertAlign w:val="superscript"/>
        </w:rPr>
        <w:t>m</w:t>
      </w:r>
    </w:p>
    <w:p w14:paraId="333C1DEB" w14:textId="2CB4B50C"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2647A7">
        <w:t>Properties</w:t>
      </w:r>
      <w:r w:rsidRPr="00A413D9">
        <w:t>&gt;</w:t>
      </w:r>
    </w:p>
    <w:p w14:paraId="24549F75" w14:textId="0B2A4630" w:rsidR="00B36D6A" w:rsidRDefault="00B36D6A" w:rsidP="00B36D6A">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2647A7">
        <w:t>properties</w:t>
      </w:r>
      <w:r>
        <w:t xml:space="preserve"> passed in the request URL.</w:t>
      </w:r>
    </w:p>
    <w:p w14:paraId="5D76123C" w14:textId="77777777" w:rsidR="00B36D6A" w:rsidRPr="00C2678C"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54848309" w14:textId="77777777" w:rsidR="006D3346" w:rsidRDefault="006D3346" w:rsidP="006D3346">
      <w:pPr>
        <w:ind w:left="900" w:hanging="360"/>
      </w:pPr>
      <w:r>
        <w:t>Errors:</w:t>
      </w:r>
    </w:p>
    <w:p w14:paraId="7AA3C41C" w14:textId="12ECE175" w:rsidR="006D3346" w:rsidRDefault="006D3346" w:rsidP="006D3346">
      <w:pPr>
        <w:pStyle w:val="ListParagraph"/>
        <w:numPr>
          <w:ilvl w:val="0"/>
          <w:numId w:val="7"/>
        </w:numPr>
      </w:pPr>
      <w:r>
        <w:t>Property does not exist -&gt; 404 “ no such property exist”</w:t>
      </w:r>
    </w:p>
    <w:p w14:paraId="77A77030" w14:textId="77777777" w:rsidR="006D3346" w:rsidRDefault="006D3346" w:rsidP="006D3346">
      <w:pPr>
        <w:pStyle w:val="ListParagraph"/>
        <w:numPr>
          <w:ilvl w:val="0"/>
          <w:numId w:val="7"/>
        </w:numPr>
      </w:pPr>
      <w:r>
        <w:t>Ontology is not loaded -&gt; 404 “ requested ontology is not loaded”</w:t>
      </w:r>
    </w:p>
    <w:p w14:paraId="6D87D1C1" w14:textId="77777777" w:rsidR="006D3346" w:rsidRDefault="006D3346" w:rsidP="006D3346">
      <w:pPr>
        <w:pStyle w:val="ListParagraph"/>
        <w:numPr>
          <w:ilvl w:val="0"/>
          <w:numId w:val="7"/>
        </w:numPr>
      </w:pPr>
      <w:r>
        <w:t>Any other delimiter used instead of comma -&gt; 400</w:t>
      </w:r>
    </w:p>
    <w:p w14:paraId="7D0F6AA2" w14:textId="77777777" w:rsidR="00720198" w:rsidRDefault="00720198" w:rsidP="00720198">
      <w:pPr>
        <w:ind w:left="810" w:hanging="270"/>
        <w:rPr>
          <w:b/>
        </w:rPr>
      </w:pPr>
      <w:r w:rsidRPr="00C2678C">
        <w:rPr>
          <w:b/>
        </w:rPr>
        <w:t>POST</w:t>
      </w:r>
    </w:p>
    <w:p w14:paraId="537ABCFD" w14:textId="192E85BE" w:rsidR="00720198" w:rsidRPr="00C3388A" w:rsidRDefault="00720198" w:rsidP="00720198">
      <w:pPr>
        <w:ind w:left="540"/>
        <w:jc w:val="both"/>
      </w:pPr>
      <w:r>
        <w:t xml:space="preserve">This request creates sub-properties in the ontology mentioned in the request URL. The properties for which sub-classes are to be added are listed in comma-delimited fashion in the request URL. </w:t>
      </w:r>
    </w:p>
    <w:p w14:paraId="26B124BB" w14:textId="77777777" w:rsidR="00720198" w:rsidRDefault="00720198" w:rsidP="00720198">
      <w:pPr>
        <w:ind w:left="810" w:hanging="270"/>
      </w:pPr>
      <w:r>
        <w:t>Request:</w:t>
      </w:r>
    </w:p>
    <w:p w14:paraId="74DAE635" w14:textId="77777777" w:rsidR="00720198" w:rsidRPr="00C2678C" w:rsidRDefault="00720198" w:rsidP="00720198">
      <w:pPr>
        <w:ind w:left="810" w:hanging="270"/>
        <w:rPr>
          <w:i/>
        </w:rPr>
      </w:pPr>
      <w:r w:rsidRPr="00C2678C">
        <w:rPr>
          <w:i/>
        </w:rPr>
        <w:t>Resource</w:t>
      </w:r>
    </w:p>
    <w:p w14:paraId="0CBE7C03" w14:textId="77777777" w:rsidR="00720198" w:rsidRDefault="00720198" w:rsidP="00720198">
      <w:pPr>
        <w:tabs>
          <w:tab w:val="left" w:pos="540"/>
        </w:tabs>
        <w:ind w:left="360" w:firstLine="180"/>
      </w:pPr>
      <w:r>
        <w:t>{</w:t>
      </w:r>
      <w:proofErr w:type="gramStart"/>
      <w:r>
        <w:t>ontologyName</w:t>
      </w:r>
      <w:proofErr w:type="gramEnd"/>
      <w:r>
        <w:t>}/subClassesOf/&lt;comma separated classes&gt;</w:t>
      </w:r>
    </w:p>
    <w:p w14:paraId="02A84334" w14:textId="77777777" w:rsidR="00720198" w:rsidRPr="00C2678C" w:rsidRDefault="00720198" w:rsidP="00720198">
      <w:pPr>
        <w:ind w:left="540"/>
        <w:rPr>
          <w:i/>
        </w:rPr>
      </w:pPr>
      <w:r w:rsidRPr="00C2678C">
        <w:rPr>
          <w:i/>
        </w:rPr>
        <w:t xml:space="preserve">Content Type: </w:t>
      </w:r>
    </w:p>
    <w:p w14:paraId="0C26D9A4" w14:textId="77777777" w:rsidR="00720198" w:rsidRDefault="00720198" w:rsidP="00720198">
      <w:pPr>
        <w:ind w:left="540"/>
      </w:pPr>
      <w:proofErr w:type="gramStart"/>
      <w:r>
        <w:t>application</w:t>
      </w:r>
      <w:proofErr w:type="gramEnd"/>
      <w:r>
        <w:t>/xml</w:t>
      </w:r>
    </w:p>
    <w:p w14:paraId="49782173" w14:textId="77777777" w:rsidR="00720198" w:rsidRPr="00C2678C" w:rsidRDefault="00720198" w:rsidP="00720198">
      <w:pPr>
        <w:ind w:left="540"/>
        <w:rPr>
          <w:i/>
        </w:rPr>
      </w:pPr>
      <w:r w:rsidRPr="00C2678C">
        <w:rPr>
          <w:i/>
        </w:rPr>
        <w:t>Body:</w:t>
      </w:r>
    </w:p>
    <w:p w14:paraId="20A82471" w14:textId="087F7F0C" w:rsidR="00720198" w:rsidRDefault="00720198" w:rsidP="00720198">
      <w:pPr>
        <w:ind w:left="540"/>
        <w:jc w:val="both"/>
      </w:pPr>
      <w:r>
        <w:lastRenderedPageBreak/>
        <w:t>Information for each sub-</w:t>
      </w:r>
      <w:r w:rsidR="00F8337C">
        <w:t>property</w:t>
      </w:r>
      <w:r>
        <w:t xml:space="preserve"> that has to be created is provided as the request body in xml format as described below. For each </w:t>
      </w:r>
      <w:r w:rsidR="00F8337C">
        <w:t>property</w:t>
      </w:r>
      <w:r>
        <w:t xml:space="preserve"> mentioned in the URL, a </w:t>
      </w:r>
      <w:r w:rsidR="00F8337C">
        <w:t>Property</w:t>
      </w:r>
      <w:r>
        <w:t xml:space="preserve"> tag is required. Each </w:t>
      </w:r>
      <w:r w:rsidR="00F8337C">
        <w:t xml:space="preserve">property tag contains a list of SubProperty </w:t>
      </w:r>
      <w:r w:rsidR="00B859BF">
        <w:t>tag, which</w:t>
      </w:r>
      <w:r w:rsidR="00F8337C">
        <w:t xml:space="preserve"> </w:t>
      </w:r>
      <w:r>
        <w:t>describes the sub-class that has to be added to the ontology. If the</w:t>
      </w:r>
      <w:r w:rsidR="00F71429">
        <w:t xml:space="preserve"> Property mentioned in the SubProperty</w:t>
      </w:r>
      <w:r>
        <w:t xml:space="preserve"> tag is not present in the ontology, it will be added.</w:t>
      </w:r>
    </w:p>
    <w:p w14:paraId="6D8ACE47" w14:textId="023C05EA" w:rsidR="00720198" w:rsidRDefault="00720198" w:rsidP="00720198">
      <w:pPr>
        <w:pStyle w:val="NoSpacing"/>
        <w:pBdr>
          <w:top w:val="single" w:sz="4" w:space="1" w:color="auto"/>
          <w:left w:val="single" w:sz="4" w:space="4" w:color="auto"/>
          <w:bottom w:val="single" w:sz="4" w:space="1" w:color="auto"/>
          <w:right w:val="single" w:sz="4" w:space="4" w:color="auto"/>
        </w:pBdr>
      </w:pPr>
      <w:r w:rsidRPr="00A413D9">
        <w:t>&lt;</w:t>
      </w:r>
      <w:r w:rsidR="005C50E5">
        <w:t>Properties</w:t>
      </w:r>
      <w:r w:rsidRPr="00A413D9">
        <w:t>&gt;</w:t>
      </w:r>
    </w:p>
    <w:p w14:paraId="011861B9" w14:textId="7F12A1A0" w:rsidR="00720198" w:rsidRDefault="00720198" w:rsidP="00720198">
      <w:pPr>
        <w:pStyle w:val="NoSpacing"/>
        <w:pBdr>
          <w:top w:val="single" w:sz="4" w:space="1" w:color="auto"/>
          <w:left w:val="single" w:sz="4" w:space="4" w:color="auto"/>
          <w:bottom w:val="single" w:sz="4" w:space="1" w:color="auto"/>
          <w:right w:val="single" w:sz="4" w:space="4" w:color="auto"/>
        </w:pBdr>
        <w:rPr>
          <w:vertAlign w:val="superscript"/>
        </w:rPr>
      </w:pPr>
      <w:r>
        <w:tab/>
      </w:r>
      <w:r w:rsidR="005C50E5">
        <w:t>{&lt;Property name="Prop</w:t>
      </w:r>
      <w:r w:rsidRPr="00904B07">
        <w:t xml:space="preserve">1" uri= </w:t>
      </w:r>
      <w:hyperlink r:id="rId53" w:anchor="Prop1" w:history="1">
        <w:r w:rsidR="005C50E5" w:rsidRPr="00501E7F">
          <w:rPr>
            <w:rStyle w:val="Hyperlink"/>
          </w:rPr>
          <w:t>http://../..#Prop1</w:t>
        </w:r>
      </w:hyperlink>
      <w:r>
        <w:t>” /&gt;</w:t>
      </w:r>
    </w:p>
    <w:p w14:paraId="1F69A74A" w14:textId="77777777" w:rsidR="00720198"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3437463" w14:textId="1C1B8C81"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720198">
        <w:rPr>
          <w:rFonts w:ascii="Times New Roman" w:hAnsi="Times New Roman" w:cs="Times New Roman"/>
          <w:szCs w:val="24"/>
        </w:rPr>
        <w:t>&gt;</w:t>
      </w:r>
    </w:p>
    <w:p w14:paraId="3DD4C947" w14:textId="6C16DF15"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720198">
        <w:rPr>
          <w:rFonts w:ascii="Times New Roman" w:hAnsi="Times New Roman" w:cs="Times New Roman"/>
          <w:szCs w:val="24"/>
        </w:rPr>
        <w:t>1” uri=”</w:t>
      </w:r>
      <w:hyperlink r:id="rId54" w:anchor="SuperProp1" w:history="1">
        <w:r w:rsidRPr="00501E7F">
          <w:rPr>
            <w:rStyle w:val="Hyperlink"/>
            <w:rFonts w:ascii="Times New Roman" w:hAnsi="Times New Roman" w:cs="Times New Roman"/>
            <w:szCs w:val="24"/>
            <w:u w:color="0000FF"/>
          </w:rPr>
          <w:t>http://../..#SuperProp1</w:t>
        </w:r>
      </w:hyperlink>
      <w:r w:rsidR="00720198">
        <w:rPr>
          <w:rFonts w:ascii="Times New Roman" w:hAnsi="Times New Roman" w:cs="Times New Roman"/>
          <w:szCs w:val="24"/>
        </w:rPr>
        <w:t xml:space="preserve">” /&gt;} </w:t>
      </w:r>
      <w:r w:rsidR="00720198">
        <w:rPr>
          <w:rFonts w:ascii="Times New Roman" w:hAnsi="Times New Roman" w:cs="Times New Roman"/>
          <w:szCs w:val="24"/>
          <w:vertAlign w:val="superscript"/>
        </w:rPr>
        <w:t>n</w:t>
      </w:r>
    </w:p>
    <w:p w14:paraId="273A79AE" w14:textId="77A19F3A"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C50E5">
        <w:rPr>
          <w:rFonts w:ascii="Times New Roman" w:hAnsi="Times New Roman" w:cs="Times New Roman"/>
          <w:szCs w:val="24"/>
        </w:rPr>
        <w:t>&lt;/SubProperties</w:t>
      </w:r>
      <w:r>
        <w:rPr>
          <w:rFonts w:ascii="Times New Roman" w:hAnsi="Times New Roman" w:cs="Times New Roman"/>
          <w:szCs w:val="24"/>
        </w:rPr>
        <w:t>&gt;</w:t>
      </w:r>
    </w:p>
    <w:p w14:paraId="095AD1F2" w14:textId="77777777"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C34DA32" w14:textId="0C6A890A"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720198">
        <w:rPr>
          <w:rFonts w:ascii="Times New Roman" w:hAnsi="Times New Roman" w:cs="Times New Roman"/>
          <w:szCs w:val="24"/>
        </w:rPr>
        <w:t xml:space="preserve">&gt;} </w:t>
      </w:r>
      <w:r w:rsidR="00720198" w:rsidRPr="003A2FF0">
        <w:rPr>
          <w:rFonts w:ascii="Times New Roman" w:hAnsi="Times New Roman" w:cs="Times New Roman"/>
          <w:szCs w:val="24"/>
          <w:vertAlign w:val="superscript"/>
        </w:rPr>
        <w:t>m</w:t>
      </w:r>
    </w:p>
    <w:p w14:paraId="12A3B397" w14:textId="27CFC4C5" w:rsidR="00720198" w:rsidRDefault="005C50E5" w:rsidP="00720198">
      <w:pPr>
        <w:pStyle w:val="NoSpacing"/>
        <w:pBdr>
          <w:top w:val="single" w:sz="4" w:space="1" w:color="auto"/>
          <w:left w:val="single" w:sz="4" w:space="4" w:color="auto"/>
          <w:bottom w:val="single" w:sz="4" w:space="1" w:color="auto"/>
          <w:right w:val="single" w:sz="4" w:space="4" w:color="auto"/>
        </w:pBdr>
      </w:pPr>
      <w:r>
        <w:t>&lt;/Properties</w:t>
      </w:r>
      <w:r w:rsidR="00720198" w:rsidRPr="00A413D9">
        <w:t>&gt;</w:t>
      </w:r>
    </w:p>
    <w:p w14:paraId="2D2D7269" w14:textId="74CFDE53" w:rsidR="00720198" w:rsidRDefault="00720198" w:rsidP="00720198">
      <w:pPr>
        <w:pStyle w:val="NoSpacing"/>
        <w:pBdr>
          <w:top w:val="single" w:sz="4" w:space="1" w:color="auto"/>
          <w:left w:val="single" w:sz="4" w:space="4" w:color="auto"/>
          <w:bottom w:val="single" w:sz="4" w:space="1" w:color="auto"/>
          <w:right w:val="single" w:sz="4" w:space="4" w:color="auto"/>
        </w:pBdr>
      </w:pPr>
      <w:proofErr w:type="gramStart"/>
      <w:r>
        <w:t>m</w:t>
      </w:r>
      <w:proofErr w:type="gramEnd"/>
      <w:r w:rsidRPr="00C3388A">
        <w:t xml:space="preserve"> </w:t>
      </w:r>
      <w:r>
        <w:t xml:space="preserve">Number of </w:t>
      </w:r>
      <w:r w:rsidR="002647A7">
        <w:t>properties</w:t>
      </w:r>
      <w:r>
        <w:t xml:space="preserve"> passed in the request URL.</w:t>
      </w:r>
    </w:p>
    <w:p w14:paraId="438AF5B8" w14:textId="77777777" w:rsidR="00720198" w:rsidRPr="00C2678C"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450169F0" w14:textId="77777777" w:rsidR="00720198" w:rsidRDefault="00720198" w:rsidP="00720198"/>
    <w:p w14:paraId="6249EAB6" w14:textId="77777777" w:rsidR="00720198" w:rsidRDefault="00720198" w:rsidP="00720198">
      <w:pPr>
        <w:ind w:left="900" w:hanging="360"/>
      </w:pPr>
      <w:r>
        <w:t>Errors:</w:t>
      </w:r>
    </w:p>
    <w:p w14:paraId="48BE2FBE" w14:textId="0AEF0D38" w:rsidR="00720198" w:rsidRDefault="00857655" w:rsidP="00720198">
      <w:pPr>
        <w:pStyle w:val="ListParagraph"/>
        <w:numPr>
          <w:ilvl w:val="0"/>
          <w:numId w:val="7"/>
        </w:numPr>
      </w:pPr>
      <w:r>
        <w:t>Property</w:t>
      </w:r>
      <w:r w:rsidR="00720198">
        <w:t xml:space="preserve"> does not exist -&gt; 404 “ no such </w:t>
      </w:r>
      <w:r>
        <w:t>property</w:t>
      </w:r>
      <w:r w:rsidR="00720198">
        <w:t xml:space="preserve"> exist”</w:t>
      </w:r>
    </w:p>
    <w:p w14:paraId="433A6DE1" w14:textId="77777777" w:rsidR="00720198" w:rsidRDefault="00720198" w:rsidP="00720198">
      <w:pPr>
        <w:pStyle w:val="ListParagraph"/>
        <w:numPr>
          <w:ilvl w:val="0"/>
          <w:numId w:val="7"/>
        </w:numPr>
      </w:pPr>
      <w:r>
        <w:t>Ontology is not loaded -&gt; 404 “ requested ontology is not loaded”</w:t>
      </w:r>
    </w:p>
    <w:p w14:paraId="3396331F" w14:textId="77777777" w:rsidR="00720198" w:rsidRDefault="00720198" w:rsidP="00720198">
      <w:pPr>
        <w:pStyle w:val="ListParagraph"/>
        <w:numPr>
          <w:ilvl w:val="0"/>
          <w:numId w:val="7"/>
        </w:numPr>
      </w:pPr>
      <w:r>
        <w:t>Any other delimiter used instead of comma -&gt; 400</w:t>
      </w:r>
    </w:p>
    <w:p w14:paraId="7EF1E382" w14:textId="77777777" w:rsidR="00720198" w:rsidRDefault="00720198" w:rsidP="00720198"/>
    <w:p w14:paraId="189C5646" w14:textId="77777777" w:rsidR="009152AA" w:rsidRDefault="009152AA" w:rsidP="009152AA">
      <w:pPr>
        <w:ind w:left="900" w:hanging="360"/>
        <w:rPr>
          <w:b/>
        </w:rPr>
      </w:pPr>
      <w:r w:rsidRPr="005E1AA0">
        <w:rPr>
          <w:b/>
        </w:rPr>
        <w:t>PUT</w:t>
      </w:r>
    </w:p>
    <w:p w14:paraId="40A67A85" w14:textId="50B57A03" w:rsidR="009152AA" w:rsidRPr="00C3388A" w:rsidRDefault="009152AA" w:rsidP="009152AA">
      <w:pPr>
        <w:ind w:left="630"/>
      </w:pPr>
      <w:r>
        <w:t>This requests, updates sub-properties of each property mentioned in the URL. Information for each property that has to be updated is passed as request body in xml format as described below.</w:t>
      </w:r>
    </w:p>
    <w:p w14:paraId="4DB717E8" w14:textId="77777777" w:rsidR="009152AA" w:rsidRDefault="009152AA" w:rsidP="009152AA">
      <w:pPr>
        <w:ind w:left="450" w:firstLine="180"/>
      </w:pPr>
      <w:r>
        <w:t>Request:</w:t>
      </w:r>
    </w:p>
    <w:p w14:paraId="041D0616" w14:textId="77777777" w:rsidR="009152AA" w:rsidRPr="00C2678C" w:rsidRDefault="009152AA" w:rsidP="009152AA">
      <w:pPr>
        <w:ind w:left="450" w:firstLine="180"/>
        <w:rPr>
          <w:i/>
        </w:rPr>
      </w:pPr>
      <w:r w:rsidRPr="00C2678C">
        <w:rPr>
          <w:i/>
        </w:rPr>
        <w:t>Resource</w:t>
      </w:r>
    </w:p>
    <w:p w14:paraId="687F358F" w14:textId="00D0730A" w:rsidR="009152AA" w:rsidRDefault="009152AA" w:rsidP="009152AA">
      <w:pPr>
        <w:ind w:left="450" w:firstLine="180"/>
      </w:pPr>
      <w:r>
        <w:t>{</w:t>
      </w:r>
      <w:proofErr w:type="gramStart"/>
      <w:r>
        <w:t>ontologyName</w:t>
      </w:r>
      <w:proofErr w:type="gramEnd"/>
      <w:r>
        <w:t>}/subPropertiesOf/&lt;comma separated properties&gt;</w:t>
      </w:r>
    </w:p>
    <w:p w14:paraId="7336984C" w14:textId="77777777" w:rsidR="009152AA" w:rsidRPr="00C2678C" w:rsidRDefault="009152AA" w:rsidP="009152AA">
      <w:pPr>
        <w:ind w:left="450" w:firstLine="180"/>
        <w:rPr>
          <w:i/>
        </w:rPr>
      </w:pPr>
      <w:r w:rsidRPr="00C2678C">
        <w:rPr>
          <w:i/>
        </w:rPr>
        <w:lastRenderedPageBreak/>
        <w:t xml:space="preserve">Content Type: </w:t>
      </w:r>
    </w:p>
    <w:p w14:paraId="107D844A" w14:textId="77777777" w:rsidR="009152AA" w:rsidRDefault="009152AA" w:rsidP="009152AA">
      <w:pPr>
        <w:ind w:left="540" w:firstLine="90"/>
      </w:pPr>
      <w:proofErr w:type="gramStart"/>
      <w:r>
        <w:t>application</w:t>
      </w:r>
      <w:proofErr w:type="gramEnd"/>
      <w:r>
        <w:t>/xml</w:t>
      </w:r>
    </w:p>
    <w:p w14:paraId="3A48B4EB" w14:textId="77777777" w:rsidR="009152AA" w:rsidRPr="00C2678C" w:rsidRDefault="009152AA" w:rsidP="009152AA">
      <w:pPr>
        <w:ind w:left="540" w:firstLine="90"/>
        <w:rPr>
          <w:i/>
        </w:rPr>
      </w:pPr>
      <w:r w:rsidRPr="00C2678C">
        <w:rPr>
          <w:i/>
        </w:rPr>
        <w:t>Body:</w:t>
      </w:r>
    </w:p>
    <w:p w14:paraId="12517164" w14:textId="7CC0DFDA" w:rsidR="009152AA" w:rsidRDefault="009152AA" w:rsidP="009152AA">
      <w:pPr>
        <w:ind w:left="630"/>
        <w:jc w:val="both"/>
      </w:pPr>
      <w:r>
        <w:t>Infor</w:t>
      </w:r>
      <w:r w:rsidR="00E044A6">
        <w:t>mation for each sub-property</w:t>
      </w:r>
      <w:r>
        <w:t xml:space="preserve"> that has to be updated is provided as the </w:t>
      </w:r>
      <w:r w:rsidR="00E044A6">
        <w:t>request</w:t>
      </w:r>
      <w:r>
        <w:t xml:space="preserve"> body in xml format as described below. For each </w:t>
      </w:r>
      <w:r w:rsidR="00E044A6">
        <w:t>property</w:t>
      </w:r>
      <w:r>
        <w:t xml:space="preserve"> mentioned in the URL, a </w:t>
      </w:r>
      <w:r w:rsidR="00E044A6">
        <w:t>Property</w:t>
      </w:r>
      <w:r>
        <w:t xml:space="preserve"> tag is required. Each </w:t>
      </w:r>
      <w:r w:rsidR="00E044A6">
        <w:t>Property tag contains a list of SubProperty tag. The SubProperty</w:t>
      </w:r>
      <w:r>
        <w:t xml:space="preserve"> tag describes the su</w:t>
      </w:r>
      <w:r w:rsidR="00E044A6">
        <w:t>b-property</w:t>
      </w:r>
      <w:r>
        <w:t xml:space="preserve"> that has to be updated and e</w:t>
      </w:r>
      <w:r w:rsidR="00E044A6">
        <w:t>ach SubProperty</w:t>
      </w:r>
      <w:r>
        <w:t xml:space="preserve"> tag contains a</w:t>
      </w:r>
      <w:r w:rsidR="00E044A6">
        <w:t>n</w:t>
      </w:r>
      <w:r>
        <w:t xml:space="preserve"> Update tag mentioning the </w:t>
      </w:r>
      <w:r w:rsidR="00E044A6">
        <w:t>sub-Property</w:t>
      </w:r>
      <w:r>
        <w:t xml:space="preserve"> </w:t>
      </w:r>
      <w:r w:rsidR="005873D8">
        <w:t xml:space="preserve">with which this property has to be updated with. </w:t>
      </w:r>
      <w:r>
        <w:t xml:space="preserve">The Update tag should mention a </w:t>
      </w:r>
      <w:r w:rsidR="005873D8">
        <w:t>property</w:t>
      </w:r>
      <w:r>
        <w:t xml:space="preserve"> that is already present in the ontology, new </w:t>
      </w:r>
      <w:r w:rsidR="005873D8">
        <w:t>properties</w:t>
      </w:r>
      <w:r>
        <w:t xml:space="preserve"> will not be created.</w:t>
      </w:r>
    </w:p>
    <w:p w14:paraId="5977D0E2" w14:textId="25F0979A" w:rsidR="009152AA" w:rsidRDefault="009152AA" w:rsidP="009152AA">
      <w:pPr>
        <w:pStyle w:val="NoSpacing"/>
        <w:pBdr>
          <w:top w:val="single" w:sz="4" w:space="1" w:color="auto"/>
          <w:left w:val="single" w:sz="4" w:space="4" w:color="auto"/>
          <w:bottom w:val="single" w:sz="4" w:space="1" w:color="auto"/>
          <w:right w:val="single" w:sz="4" w:space="4" w:color="auto"/>
        </w:pBdr>
      </w:pPr>
      <w:r w:rsidRPr="00A413D9">
        <w:t>&lt;</w:t>
      </w:r>
      <w:r w:rsidR="0078247B">
        <w:t>Properties</w:t>
      </w:r>
      <w:r w:rsidRPr="00A413D9">
        <w:t>&gt;</w:t>
      </w:r>
    </w:p>
    <w:p w14:paraId="649559D9" w14:textId="6470AB3D" w:rsidR="009152AA" w:rsidRDefault="009152AA" w:rsidP="009152AA">
      <w:pPr>
        <w:pStyle w:val="NoSpacing"/>
        <w:pBdr>
          <w:top w:val="single" w:sz="4" w:space="1" w:color="auto"/>
          <w:left w:val="single" w:sz="4" w:space="4" w:color="auto"/>
          <w:bottom w:val="single" w:sz="4" w:space="1" w:color="auto"/>
          <w:right w:val="single" w:sz="4" w:space="4" w:color="auto"/>
        </w:pBdr>
        <w:rPr>
          <w:vertAlign w:val="superscript"/>
        </w:rPr>
      </w:pPr>
      <w:r>
        <w:tab/>
      </w:r>
      <w:r w:rsidR="0078247B">
        <w:t>{&lt;Property name="Prop</w:t>
      </w:r>
      <w:r w:rsidRPr="00904B07">
        <w:t xml:space="preserve">1" uri= </w:t>
      </w:r>
      <w:hyperlink r:id="rId55" w:anchor="Prop1" w:history="1">
        <w:r w:rsidR="0078247B" w:rsidRPr="00501E7F">
          <w:rPr>
            <w:rStyle w:val="Hyperlink"/>
          </w:rPr>
          <w:t>http://../..#Prop1</w:t>
        </w:r>
      </w:hyperlink>
      <w:r>
        <w:t>” /&gt;</w:t>
      </w:r>
    </w:p>
    <w:p w14:paraId="50A4BB50"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5AB2D1F7" w14:textId="5667AFAE"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9152AA">
        <w:rPr>
          <w:rFonts w:ascii="Times New Roman" w:hAnsi="Times New Roman" w:cs="Times New Roman"/>
          <w:szCs w:val="24"/>
        </w:rPr>
        <w:t>&gt;</w:t>
      </w:r>
    </w:p>
    <w:p w14:paraId="192DCBC5" w14:textId="17B92A7B"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Property name=”SuperProp</w:t>
      </w:r>
      <w:r w:rsidR="009152AA">
        <w:rPr>
          <w:rFonts w:ascii="Times New Roman" w:hAnsi="Times New Roman" w:cs="Times New Roman"/>
          <w:szCs w:val="24"/>
        </w:rPr>
        <w:t>1” uri=”</w:t>
      </w:r>
      <w:hyperlink r:id="rId56" w:anchor="SuperProp1" w:history="1">
        <w:r w:rsidRPr="00501E7F">
          <w:rPr>
            <w:rStyle w:val="Hyperlink"/>
            <w:rFonts w:ascii="Times New Roman" w:hAnsi="Times New Roman" w:cs="Times New Roman"/>
            <w:szCs w:val="24"/>
            <w:u w:color="0000FF"/>
          </w:rPr>
          <w:t>http://../..#SuperProp1</w:t>
        </w:r>
      </w:hyperlink>
      <w:r w:rsidR="009152AA">
        <w:rPr>
          <w:rFonts w:ascii="Times New Roman" w:hAnsi="Times New Roman" w:cs="Times New Roman"/>
          <w:szCs w:val="24"/>
        </w:rPr>
        <w:t>” /&gt;</w:t>
      </w:r>
    </w:p>
    <w:p w14:paraId="0CEF12A5"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57"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4AAB01C2" w14:textId="07327683"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0051C">
        <w:rPr>
          <w:rFonts w:ascii="Times New Roman" w:hAnsi="Times New Roman" w:cs="Times New Roman"/>
          <w:szCs w:val="24"/>
        </w:rPr>
        <w:t xml:space="preserve">                      &lt;/SubProperty</w:t>
      </w:r>
      <w:r>
        <w:rPr>
          <w:rFonts w:ascii="Times New Roman" w:hAnsi="Times New Roman" w:cs="Times New Roman"/>
          <w:szCs w:val="24"/>
        </w:rPr>
        <w:t xml:space="preserve">&gt;} </w:t>
      </w:r>
      <w:r>
        <w:rPr>
          <w:rFonts w:ascii="Times New Roman" w:hAnsi="Times New Roman" w:cs="Times New Roman"/>
          <w:szCs w:val="24"/>
          <w:vertAlign w:val="superscript"/>
        </w:rPr>
        <w:t>n</w:t>
      </w:r>
    </w:p>
    <w:p w14:paraId="1D6F43B3" w14:textId="3288179A"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0051C">
        <w:rPr>
          <w:rFonts w:ascii="Times New Roman" w:hAnsi="Times New Roman" w:cs="Times New Roman"/>
          <w:szCs w:val="24"/>
        </w:rPr>
        <w:t>&lt;/SubProperties</w:t>
      </w:r>
      <w:r>
        <w:rPr>
          <w:rFonts w:ascii="Times New Roman" w:hAnsi="Times New Roman" w:cs="Times New Roman"/>
          <w:szCs w:val="24"/>
        </w:rPr>
        <w:t>&gt;</w:t>
      </w:r>
    </w:p>
    <w:p w14:paraId="5084E3CC" w14:textId="77777777"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523E4AD" w14:textId="18BA1589" w:rsidR="009152AA" w:rsidRDefault="0030051C"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9152AA">
        <w:rPr>
          <w:rFonts w:ascii="Times New Roman" w:hAnsi="Times New Roman" w:cs="Times New Roman"/>
          <w:szCs w:val="24"/>
        </w:rPr>
        <w:t xml:space="preserve">&gt;} </w:t>
      </w:r>
      <w:r w:rsidR="009152AA" w:rsidRPr="003A2FF0">
        <w:rPr>
          <w:rFonts w:ascii="Times New Roman" w:hAnsi="Times New Roman" w:cs="Times New Roman"/>
          <w:szCs w:val="24"/>
          <w:vertAlign w:val="superscript"/>
        </w:rPr>
        <w:t>m</w:t>
      </w:r>
    </w:p>
    <w:p w14:paraId="1D0872FA" w14:textId="5B32D24F" w:rsidR="009152AA" w:rsidRDefault="0030051C" w:rsidP="009152AA">
      <w:pPr>
        <w:pStyle w:val="NoSpacing"/>
        <w:pBdr>
          <w:top w:val="single" w:sz="4" w:space="1" w:color="auto"/>
          <w:left w:val="single" w:sz="4" w:space="4" w:color="auto"/>
          <w:bottom w:val="single" w:sz="4" w:space="1" w:color="auto"/>
          <w:right w:val="single" w:sz="4" w:space="4" w:color="auto"/>
        </w:pBdr>
      </w:pPr>
      <w:r>
        <w:t>&lt;/Properties</w:t>
      </w:r>
      <w:r w:rsidR="009152AA" w:rsidRPr="00A413D9">
        <w:t>&gt;</w:t>
      </w:r>
    </w:p>
    <w:p w14:paraId="682FA826" w14:textId="42A4A02C" w:rsidR="009152AA" w:rsidRDefault="009152AA" w:rsidP="009152AA">
      <w:pPr>
        <w:pStyle w:val="NoSpacing"/>
        <w:pBdr>
          <w:top w:val="single" w:sz="4" w:space="1" w:color="auto"/>
          <w:left w:val="single" w:sz="4" w:space="4" w:color="auto"/>
          <w:bottom w:val="single" w:sz="4" w:space="1" w:color="auto"/>
          <w:right w:val="single" w:sz="4" w:space="4" w:color="auto"/>
        </w:pBdr>
      </w:pPr>
      <w:proofErr w:type="gramStart"/>
      <w:r>
        <w:t>m</w:t>
      </w:r>
      <w:proofErr w:type="gramEnd"/>
      <w:r>
        <w:t xml:space="preserve">: Number of </w:t>
      </w:r>
      <w:r w:rsidR="00247719">
        <w:t>properties</w:t>
      </w:r>
      <w:r>
        <w:t xml:space="preserve"> passed in the request URL.</w:t>
      </w:r>
    </w:p>
    <w:p w14:paraId="0752B703" w14:textId="77777777" w:rsidR="009152AA" w:rsidRPr="00C2678C"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proofErr w:type="gramStart"/>
      <w:r>
        <w:t>n</w:t>
      </w:r>
      <w:proofErr w:type="gramEnd"/>
      <w:r>
        <w:t>: Can occur n number of times.</w:t>
      </w:r>
    </w:p>
    <w:p w14:paraId="0B43B593" w14:textId="77777777" w:rsidR="009152AA" w:rsidRDefault="009152AA" w:rsidP="009152AA"/>
    <w:p w14:paraId="3F9986D1" w14:textId="77777777" w:rsidR="009152AA" w:rsidRDefault="009152AA" w:rsidP="009152AA">
      <w:pPr>
        <w:ind w:left="810"/>
      </w:pPr>
      <w:r>
        <w:t>Errors:</w:t>
      </w:r>
    </w:p>
    <w:p w14:paraId="7FD5E586" w14:textId="0E871E4E" w:rsidR="009152AA" w:rsidRDefault="00247719" w:rsidP="009152AA">
      <w:pPr>
        <w:pStyle w:val="ListParagraph"/>
        <w:numPr>
          <w:ilvl w:val="0"/>
          <w:numId w:val="7"/>
        </w:numPr>
      </w:pPr>
      <w:r>
        <w:t>Property</w:t>
      </w:r>
      <w:r w:rsidR="009152AA">
        <w:t xml:space="preserve"> does not exist -&gt; 404 “ no such </w:t>
      </w:r>
      <w:r>
        <w:t>property</w:t>
      </w:r>
      <w:r w:rsidR="009152AA">
        <w:t xml:space="preserve"> exist”</w:t>
      </w:r>
    </w:p>
    <w:p w14:paraId="4BD35192" w14:textId="6C972412" w:rsidR="009152AA" w:rsidRDefault="00247719" w:rsidP="009152AA">
      <w:pPr>
        <w:pStyle w:val="ListParagraph"/>
        <w:numPr>
          <w:ilvl w:val="0"/>
          <w:numId w:val="7"/>
        </w:numPr>
      </w:pPr>
      <w:r>
        <w:t>Sub-Property</w:t>
      </w:r>
      <w:r w:rsidR="009152AA">
        <w:t xml:space="preserve"> does not</w:t>
      </w:r>
      <w:r>
        <w:t xml:space="preserve"> exist -&gt; 404 “no such sub-property</w:t>
      </w:r>
      <w:r w:rsidR="009152AA">
        <w:t xml:space="preserve"> exist”</w:t>
      </w:r>
    </w:p>
    <w:p w14:paraId="04ED2CAD" w14:textId="77777777" w:rsidR="009152AA" w:rsidRDefault="009152AA" w:rsidP="009152AA">
      <w:pPr>
        <w:pStyle w:val="ListParagraph"/>
        <w:numPr>
          <w:ilvl w:val="0"/>
          <w:numId w:val="7"/>
        </w:numPr>
      </w:pPr>
      <w:r>
        <w:t>Ontology is not loaded -&gt; 404 “ requested ontology is not loaded”</w:t>
      </w:r>
    </w:p>
    <w:p w14:paraId="19D7AC23" w14:textId="77777777" w:rsidR="009152AA" w:rsidRDefault="009152AA" w:rsidP="009152AA">
      <w:pPr>
        <w:pStyle w:val="ListParagraph"/>
        <w:numPr>
          <w:ilvl w:val="0"/>
          <w:numId w:val="7"/>
        </w:numPr>
      </w:pPr>
      <w:r>
        <w:t>Any other delimiter used instead of comma -&gt; 400</w:t>
      </w:r>
    </w:p>
    <w:p w14:paraId="01F3728A" w14:textId="77777777" w:rsidR="009152AA" w:rsidRDefault="009152AA" w:rsidP="009152AA"/>
    <w:p w14:paraId="737DD7F8" w14:textId="77777777" w:rsidR="009152AA" w:rsidRPr="005E1AA0" w:rsidRDefault="009152AA" w:rsidP="009152AA">
      <w:pPr>
        <w:rPr>
          <w:b/>
        </w:rPr>
      </w:pPr>
    </w:p>
    <w:p w14:paraId="3DD33C02" w14:textId="77777777" w:rsidR="009152AA" w:rsidRPr="00A41C35" w:rsidRDefault="009152AA" w:rsidP="009152AA">
      <w:pPr>
        <w:ind w:left="540"/>
        <w:rPr>
          <w:b/>
        </w:rPr>
      </w:pPr>
      <w:r w:rsidRPr="00A41C35">
        <w:rPr>
          <w:b/>
        </w:rPr>
        <w:t>DELETE</w:t>
      </w:r>
    </w:p>
    <w:p w14:paraId="6BB1ED51" w14:textId="477B7A47" w:rsidR="009152AA" w:rsidRDefault="009152AA" w:rsidP="009152AA">
      <w:pPr>
        <w:ind w:left="540"/>
      </w:pPr>
      <w:r>
        <w:t>This</w:t>
      </w:r>
      <w:r w:rsidR="0070723C">
        <w:t xml:space="preserve"> request removes the sub-properties</w:t>
      </w:r>
      <w:r>
        <w:t xml:space="preserve"> of the </w:t>
      </w:r>
      <w:r w:rsidR="0070723C">
        <w:t>properties</w:t>
      </w:r>
      <w:r>
        <w:t xml:space="preserve"> mentioned in the URL from the ontology. </w:t>
      </w:r>
    </w:p>
    <w:p w14:paraId="23EA3F67" w14:textId="77777777" w:rsidR="009152AA" w:rsidRDefault="009152AA" w:rsidP="009152AA">
      <w:pPr>
        <w:ind w:left="540"/>
      </w:pPr>
      <w:r>
        <w:t>Request:</w:t>
      </w:r>
    </w:p>
    <w:p w14:paraId="6C8F195F" w14:textId="77777777" w:rsidR="009152AA" w:rsidRPr="00C2678C" w:rsidRDefault="009152AA" w:rsidP="009152AA">
      <w:pPr>
        <w:ind w:left="540"/>
        <w:rPr>
          <w:i/>
        </w:rPr>
      </w:pPr>
      <w:r w:rsidRPr="00C2678C">
        <w:rPr>
          <w:i/>
        </w:rPr>
        <w:t>Resource</w:t>
      </w:r>
    </w:p>
    <w:p w14:paraId="48CD523D" w14:textId="2F18C605" w:rsidR="009152AA" w:rsidRDefault="0070210D" w:rsidP="009152AA">
      <w:pPr>
        <w:ind w:left="540"/>
      </w:pPr>
      <w:r>
        <w:t>/subPropertisOf</w:t>
      </w:r>
      <w:r w:rsidR="009152AA">
        <w:t>/&lt;comma separated names of classes&gt;</w:t>
      </w:r>
    </w:p>
    <w:p w14:paraId="53DC95E3" w14:textId="77777777" w:rsidR="00B36D6A" w:rsidRDefault="00B36D6A" w:rsidP="007503F6">
      <w:pPr>
        <w:pStyle w:val="ListParagraph"/>
        <w:ind w:left="450"/>
      </w:pPr>
    </w:p>
    <w:p w14:paraId="501EF592" w14:textId="54A184BB" w:rsidR="00ED0494" w:rsidRDefault="0052031D" w:rsidP="0052031D">
      <w:pPr>
        <w:pStyle w:val="ListParagraph"/>
        <w:ind w:left="0"/>
      </w:pPr>
      <w:r>
        <w:t>4.3 Navigational Service</w:t>
      </w:r>
    </w:p>
    <w:p w14:paraId="7A5B29F8" w14:textId="20B0E9E0" w:rsidR="00EE78FB" w:rsidRDefault="00EE78FB" w:rsidP="0052031D">
      <w:pPr>
        <w:pStyle w:val="ListParagraph"/>
        <w:ind w:left="0"/>
      </w:pPr>
      <w:r>
        <w:t xml:space="preserve">This service provides an interface to navigate from one class or instance of </w:t>
      </w:r>
      <w:r w:rsidR="00132C54">
        <w:t>ontology</w:t>
      </w:r>
      <w:r>
        <w:t xml:space="preserve"> to another class or</w:t>
      </w:r>
      <w:r w:rsidR="00132C54">
        <w:t xml:space="preserve"> instance along the properties. The client application provides the path query in form of a RESTful URI. Following is the query syntax for invoking this service and brief explanation about how it works.</w:t>
      </w:r>
    </w:p>
    <w:p w14:paraId="31058987" w14:textId="165AD401" w:rsidR="0052031D" w:rsidRPr="0052031D" w:rsidRDefault="006B3AB9" w:rsidP="0052031D">
      <w:pPr>
        <w:rPr>
          <w:color w:val="1A1A1A"/>
        </w:rPr>
      </w:pPr>
      <w:r w:rsidRPr="0052031D">
        <w:t>Query</w:t>
      </w:r>
      <w:r w:rsidR="0052031D" w:rsidRPr="0052031D">
        <w:t xml:space="preserve"> syntax:</w:t>
      </w:r>
    </w:p>
    <w:p w14:paraId="3C79D6E3" w14:textId="50BFF4BD" w:rsidR="0052031D" w:rsidRPr="0052031D" w:rsidRDefault="0052031D" w:rsidP="0052031D">
      <w:r w:rsidRPr="0052031D">
        <w:t>navigate/{ont</w:t>
      </w:r>
      <w:r w:rsidR="005523CE">
        <w:t>ology</w:t>
      </w:r>
      <w:r w:rsidRPr="0052031D">
        <w:t>Name}</w:t>
      </w:r>
      <w:r w:rsidR="005523CE">
        <w:t>/</w:t>
      </w:r>
      <w:r w:rsidRPr="0052031D">
        <w:rPr>
          <w:b/>
          <w:bCs/>
        </w:rPr>
        <w:t>class/{</w:t>
      </w:r>
      <w:proofErr w:type="spellStart"/>
      <w:r w:rsidRPr="0052031D">
        <w:rPr>
          <w:b/>
          <w:bCs/>
        </w:rPr>
        <w:t>className</w:t>
      </w:r>
      <w:proofErr w:type="spellEnd"/>
      <w:r w:rsidRPr="0052031D">
        <w:rPr>
          <w:b/>
          <w:bCs/>
        </w:rPr>
        <w:t>}/{property}+</w:t>
      </w:r>
    </w:p>
    <w:p w14:paraId="602084E7" w14:textId="6F1CD78A" w:rsidR="0052031D" w:rsidRDefault="0052031D" w:rsidP="0052031D">
      <w:proofErr w:type="gramStart"/>
      <w:r w:rsidRPr="0052031D">
        <w:t>navigate</w:t>
      </w:r>
      <w:proofErr w:type="gramEnd"/>
      <w:r w:rsidRPr="0052031D">
        <w:rPr>
          <w:b/>
          <w:bCs/>
        </w:rPr>
        <w:t>/</w:t>
      </w:r>
      <w:r w:rsidRPr="0052031D">
        <w:t>{ont</w:t>
      </w:r>
      <w:r w:rsidR="005523CE">
        <w:t>ology</w:t>
      </w:r>
      <w:r w:rsidRPr="0052031D">
        <w:t>Name}/</w:t>
      </w:r>
      <w:r w:rsidRPr="0052031D">
        <w:rPr>
          <w:b/>
          <w:bCs/>
        </w:rPr>
        <w:t>individual/{</w:t>
      </w:r>
      <w:proofErr w:type="spellStart"/>
      <w:r w:rsidRPr="0052031D">
        <w:rPr>
          <w:b/>
          <w:bCs/>
        </w:rPr>
        <w:t>ind</w:t>
      </w:r>
      <w:r w:rsidR="005523CE">
        <w:rPr>
          <w:b/>
          <w:bCs/>
        </w:rPr>
        <w:t>ividual</w:t>
      </w:r>
      <w:r w:rsidRPr="0052031D">
        <w:rPr>
          <w:b/>
          <w:bCs/>
        </w:rPr>
        <w:t>Name</w:t>
      </w:r>
      <w:proofErr w:type="spellEnd"/>
      <w:r w:rsidRPr="0052031D">
        <w:rPr>
          <w:b/>
          <w:bCs/>
        </w:rPr>
        <w:t>}/{property}</w:t>
      </w:r>
    </w:p>
    <w:p w14:paraId="611C3F3C" w14:textId="77777777" w:rsidR="00301F5C" w:rsidRPr="00301F5C" w:rsidRDefault="00301F5C" w:rsidP="0052031D"/>
    <w:p w14:paraId="5A977772" w14:textId="4085C404" w:rsidR="0052031D" w:rsidRPr="0052031D" w:rsidRDefault="0052031D" w:rsidP="0052031D">
      <w:pPr>
        <w:rPr>
          <w:color w:val="1A1A1A"/>
        </w:rPr>
      </w:pPr>
      <w:r w:rsidRPr="0052031D">
        <w:t>{</w:t>
      </w:r>
      <w:proofErr w:type="spellStart"/>
      <w:proofErr w:type="gramStart"/>
      <w:r w:rsidRPr="0052031D">
        <w:t>className</w:t>
      </w:r>
      <w:proofErr w:type="spellEnd"/>
      <w:proofErr w:type="gramEnd"/>
      <w:r w:rsidRPr="0052031D">
        <w:t>}/{</w:t>
      </w:r>
      <w:proofErr w:type="spellStart"/>
      <w:r w:rsidRPr="0052031D">
        <w:t>ind</w:t>
      </w:r>
      <w:r w:rsidR="005523CE">
        <w:t>ividual</w:t>
      </w:r>
      <w:r w:rsidRPr="0052031D">
        <w:t>Name</w:t>
      </w:r>
      <w:proofErr w:type="spellEnd"/>
      <w:r w:rsidRPr="0052031D">
        <w:t>} provides us the starting point for navigation. We than go on navigating th</w:t>
      </w:r>
      <w:r w:rsidR="00F16FF7">
        <w:t>rough the ontology according</w:t>
      </w:r>
      <w:r w:rsidRPr="0052031D">
        <w:t xml:space="preserve"> the </w:t>
      </w:r>
      <w:r w:rsidRPr="0052031D">
        <w:rPr>
          <w:b/>
          <w:bCs/>
        </w:rPr>
        <w:t>paths</w:t>
      </w:r>
      <w:r w:rsidRPr="0052031D">
        <w:t xml:space="preserve"> specified by the associations/properties in the query path.</w:t>
      </w:r>
    </w:p>
    <w:p w14:paraId="7FCE2EF8" w14:textId="77777777" w:rsidR="0052031D" w:rsidRPr="0052031D" w:rsidRDefault="0052031D" w:rsidP="0052031D">
      <w:pPr>
        <w:rPr>
          <w:color w:val="1A1A1A"/>
        </w:rPr>
      </w:pPr>
    </w:p>
    <w:p w14:paraId="52B8C618" w14:textId="06167CE2" w:rsidR="0052031D" w:rsidRPr="0052031D" w:rsidRDefault="0052031D" w:rsidP="0052031D">
      <w:pPr>
        <w:rPr>
          <w:color w:val="1A1A1A"/>
        </w:rPr>
      </w:pPr>
      <w:r w:rsidRPr="0052031D">
        <w:t xml:space="preserve">How does it </w:t>
      </w:r>
      <w:r w:rsidR="00856603" w:rsidRPr="0052031D">
        <w:t>work?</w:t>
      </w:r>
    </w:p>
    <w:p w14:paraId="7B205EE6" w14:textId="29BDFF79" w:rsidR="0052031D" w:rsidRDefault="0052031D" w:rsidP="0052031D">
      <w:r w:rsidRPr="0052031D">
        <w:lastRenderedPageBreak/>
        <w:t>We start with one class/</w:t>
      </w:r>
      <w:r w:rsidR="00F16FF7" w:rsidRPr="0052031D">
        <w:t>individual, which</w:t>
      </w:r>
      <w:r w:rsidRPr="0052031D">
        <w:t xml:space="preserve"> is our starting point. We navigate using the first property mentioned to all the classes associated with our starting point class and we collect them. Then we apply the second property mentioned in the path query on each of the class from the resulting from the first query. To make things more clear consider an example from the pizza ontology.</w:t>
      </w:r>
    </w:p>
    <w:p w14:paraId="566664E8" w14:textId="77777777" w:rsidR="0052031D" w:rsidRPr="0052031D" w:rsidRDefault="0052031D" w:rsidP="0052031D">
      <w:pPr>
        <w:rPr>
          <w:color w:val="1A1A1A"/>
        </w:rPr>
      </w:pPr>
    </w:p>
    <w:p w14:paraId="39CB19D8" w14:textId="676986D4" w:rsidR="0052031D" w:rsidRDefault="0052031D" w:rsidP="0052031D">
      <w:pPr>
        <w:rPr>
          <w:b/>
          <w:bCs/>
        </w:rPr>
      </w:pPr>
      <w:r w:rsidRPr="0052031D">
        <w:rPr>
          <w:b/>
          <w:bCs/>
        </w:rPr>
        <w:t xml:space="preserve"> </w:t>
      </w:r>
      <w:proofErr w:type="gramStart"/>
      <w:r w:rsidRPr="0052031D">
        <w:rPr>
          <w:b/>
          <w:bCs/>
        </w:rPr>
        <w:t>navigate</w:t>
      </w:r>
      <w:proofErr w:type="gramEnd"/>
      <w:r w:rsidRPr="0052031D">
        <w:rPr>
          <w:b/>
          <w:bCs/>
        </w:rPr>
        <w:t>/pizza/class/</w:t>
      </w:r>
      <w:proofErr w:type="spellStart"/>
      <w:r w:rsidRPr="0052031D">
        <w:rPr>
          <w:b/>
          <w:bCs/>
        </w:rPr>
        <w:t>AmericanPizza</w:t>
      </w:r>
      <w:proofErr w:type="spellEnd"/>
      <w:r w:rsidRPr="0052031D">
        <w:rPr>
          <w:b/>
          <w:bCs/>
        </w:rPr>
        <w:t>/</w:t>
      </w:r>
      <w:proofErr w:type="spellStart"/>
      <w:r w:rsidRPr="0052031D">
        <w:rPr>
          <w:b/>
          <w:bCs/>
        </w:rPr>
        <w:t>hasTopping</w:t>
      </w:r>
      <w:proofErr w:type="spellEnd"/>
      <w:r w:rsidRPr="0052031D">
        <w:rPr>
          <w:b/>
          <w:bCs/>
        </w:rPr>
        <w:t>/</w:t>
      </w:r>
      <w:proofErr w:type="spellStart"/>
      <w:r w:rsidRPr="0052031D">
        <w:rPr>
          <w:b/>
          <w:bCs/>
        </w:rPr>
        <w:t>hasSpeciness</w:t>
      </w:r>
      <w:proofErr w:type="spellEnd"/>
      <w:r w:rsidRPr="0052031D">
        <w:rPr>
          <w:b/>
          <w:bCs/>
        </w:rPr>
        <w:t>/</w:t>
      </w:r>
    </w:p>
    <w:p w14:paraId="3139F5B8" w14:textId="77777777" w:rsidR="0052031D" w:rsidRPr="0052031D" w:rsidRDefault="0052031D" w:rsidP="0052031D">
      <w:pPr>
        <w:rPr>
          <w:color w:val="1A1A1A"/>
        </w:rPr>
      </w:pPr>
    </w:p>
    <w:p w14:paraId="3FAB448B" w14:textId="77777777" w:rsidR="0052031D" w:rsidRPr="0052031D" w:rsidRDefault="0052031D" w:rsidP="0052031D">
      <w:pPr>
        <w:rPr>
          <w:color w:val="1A1A1A"/>
        </w:rPr>
      </w:pPr>
      <w:r w:rsidRPr="0052031D">
        <w:t xml:space="preserve">We first locate the </w:t>
      </w:r>
      <w:proofErr w:type="spellStart"/>
      <w:r w:rsidRPr="0052031D">
        <w:t>AmericanPizza</w:t>
      </w:r>
      <w:proofErr w:type="spellEnd"/>
      <w:r w:rsidRPr="0052031D">
        <w:t xml:space="preserve"> in the pizza ontology.</w:t>
      </w:r>
    </w:p>
    <w:p w14:paraId="28715081" w14:textId="77777777" w:rsidR="0052031D" w:rsidRPr="0052031D" w:rsidRDefault="0052031D" w:rsidP="0052031D">
      <w:pPr>
        <w:rPr>
          <w:color w:val="1A1A1A"/>
        </w:rPr>
      </w:pPr>
      <w:r w:rsidRPr="0052031D">
        <w:t xml:space="preserve">Then we use the first property mentioned in the path query, which is </w:t>
      </w:r>
      <w:proofErr w:type="spellStart"/>
      <w:r w:rsidRPr="0052031D">
        <w:t>hasTopping</w:t>
      </w:r>
      <w:proofErr w:type="spellEnd"/>
      <w:r w:rsidRPr="0052031D">
        <w:t xml:space="preserve"> in this example.</w:t>
      </w:r>
    </w:p>
    <w:p w14:paraId="1E2A2DB2" w14:textId="77777777" w:rsidR="0052031D" w:rsidRPr="0052031D" w:rsidRDefault="0052031D" w:rsidP="0052031D">
      <w:pPr>
        <w:rPr>
          <w:color w:val="1A1A1A"/>
        </w:rPr>
      </w:pPr>
      <w:r w:rsidRPr="0052031D">
        <w:t xml:space="preserve">We get all the classes that are associated to </w:t>
      </w:r>
      <w:proofErr w:type="spellStart"/>
      <w:r w:rsidRPr="0052031D">
        <w:t>AmericanPizza</w:t>
      </w:r>
      <w:proofErr w:type="spellEnd"/>
      <w:r w:rsidRPr="0052031D">
        <w:t xml:space="preserve"> using the property </w:t>
      </w:r>
      <w:proofErr w:type="spellStart"/>
      <w:r w:rsidRPr="0052031D">
        <w:t>hasTopping</w:t>
      </w:r>
      <w:proofErr w:type="spellEnd"/>
    </w:p>
    <w:p w14:paraId="5327CE6B" w14:textId="77777777" w:rsidR="0052031D" w:rsidRPr="0052031D" w:rsidRDefault="0052031D" w:rsidP="0052031D">
      <w:pPr>
        <w:rPr>
          <w:color w:val="1A1A1A"/>
        </w:rPr>
      </w:pPr>
    </w:p>
    <w:p w14:paraId="3926C706" w14:textId="77777777" w:rsidR="0052031D" w:rsidRPr="0052031D" w:rsidRDefault="0052031D" w:rsidP="0052031D">
      <w:pPr>
        <w:rPr>
          <w:color w:val="1A1A1A"/>
        </w:rPr>
      </w:pPr>
      <w:proofErr w:type="spellStart"/>
      <w:r w:rsidRPr="0052031D">
        <w:rPr>
          <w:b/>
          <w:bCs/>
        </w:rPr>
        <w:t>AmericanPizza</w:t>
      </w:r>
      <w:proofErr w:type="spellEnd"/>
      <w:r w:rsidRPr="0052031D">
        <w:rPr>
          <w:b/>
          <w:bCs/>
        </w:rPr>
        <w:t>/</w:t>
      </w:r>
      <w:proofErr w:type="spellStart"/>
      <w:r w:rsidRPr="0052031D">
        <w:rPr>
          <w:b/>
          <w:bCs/>
        </w:rPr>
        <w:t>hasTopping</w:t>
      </w:r>
      <w:proofErr w:type="spellEnd"/>
      <w:r w:rsidRPr="0052031D">
        <w:rPr>
          <w:b/>
          <w:bCs/>
        </w:rPr>
        <w:t>/ =&gt; [</w:t>
      </w:r>
      <w:proofErr w:type="spellStart"/>
      <w:r w:rsidRPr="0052031D">
        <w:rPr>
          <w:b/>
          <w:bCs/>
        </w:rPr>
        <w:t>PeperoniTopping</w:t>
      </w:r>
      <w:proofErr w:type="spellEnd"/>
      <w:r w:rsidRPr="0052031D">
        <w:rPr>
          <w:b/>
          <w:bCs/>
        </w:rPr>
        <w:t xml:space="preserve">, </w:t>
      </w:r>
      <w:proofErr w:type="spellStart"/>
      <w:r w:rsidRPr="0052031D">
        <w:rPr>
          <w:b/>
          <w:bCs/>
        </w:rPr>
        <w:t>MozerellaTopping</w:t>
      </w:r>
      <w:proofErr w:type="spellEnd"/>
      <w:r w:rsidRPr="0052031D">
        <w:rPr>
          <w:b/>
          <w:bCs/>
        </w:rPr>
        <w:t>]</w:t>
      </w:r>
    </w:p>
    <w:p w14:paraId="1FADF717" w14:textId="77777777" w:rsidR="0052031D" w:rsidRPr="0052031D" w:rsidRDefault="0052031D" w:rsidP="0052031D">
      <w:pPr>
        <w:rPr>
          <w:color w:val="1A1A1A"/>
        </w:rPr>
      </w:pPr>
    </w:p>
    <w:p w14:paraId="6FECF2E3" w14:textId="77777777" w:rsidR="0052031D" w:rsidRPr="0052031D" w:rsidRDefault="0052031D" w:rsidP="0052031D">
      <w:pPr>
        <w:rPr>
          <w:color w:val="1A1A1A"/>
        </w:rPr>
      </w:pPr>
      <w:r w:rsidRPr="0052031D">
        <w:t xml:space="preserve">In this case we get </w:t>
      </w:r>
      <w:proofErr w:type="spellStart"/>
      <w:r w:rsidRPr="0052031D">
        <w:t>PeperoniTopping</w:t>
      </w:r>
      <w:proofErr w:type="spellEnd"/>
      <w:r w:rsidRPr="0052031D">
        <w:t xml:space="preserve"> and </w:t>
      </w:r>
      <w:proofErr w:type="spellStart"/>
      <w:r w:rsidRPr="0052031D">
        <w:t>MozerellaTopping</w:t>
      </w:r>
      <w:proofErr w:type="spellEnd"/>
      <w:r w:rsidRPr="0052031D">
        <w:t xml:space="preserve"> classes associated to </w:t>
      </w:r>
      <w:proofErr w:type="spellStart"/>
      <w:r w:rsidRPr="0052031D">
        <w:t>AmericanPizza</w:t>
      </w:r>
      <w:proofErr w:type="spellEnd"/>
      <w:r w:rsidRPr="0052031D">
        <w:t xml:space="preserve"> using the property </w:t>
      </w:r>
      <w:proofErr w:type="spellStart"/>
      <w:r w:rsidRPr="0052031D">
        <w:t>hasTopping</w:t>
      </w:r>
      <w:proofErr w:type="spellEnd"/>
      <w:r w:rsidRPr="0052031D">
        <w:t>.</w:t>
      </w:r>
    </w:p>
    <w:p w14:paraId="702EDDE1" w14:textId="77777777" w:rsidR="0052031D" w:rsidRPr="0052031D" w:rsidRDefault="0052031D" w:rsidP="0052031D">
      <w:pPr>
        <w:rPr>
          <w:color w:val="1A1A1A"/>
        </w:rPr>
      </w:pPr>
      <w:r w:rsidRPr="0052031D">
        <w:t>We then apply the second property in the path query (</w:t>
      </w:r>
      <w:proofErr w:type="spellStart"/>
      <w:r w:rsidRPr="0052031D">
        <w:t>hasSpeciness</w:t>
      </w:r>
      <w:proofErr w:type="spellEnd"/>
      <w:r w:rsidRPr="0052031D">
        <w:t xml:space="preserve">) on each </w:t>
      </w:r>
      <w:proofErr w:type="spellStart"/>
      <w:r w:rsidRPr="0052031D">
        <w:t>PerperoniTopping</w:t>
      </w:r>
      <w:proofErr w:type="spellEnd"/>
      <w:r w:rsidRPr="0052031D">
        <w:t xml:space="preserve"> and </w:t>
      </w:r>
      <w:proofErr w:type="spellStart"/>
      <w:r w:rsidRPr="0052031D">
        <w:t>MozerellaTopping</w:t>
      </w:r>
      <w:proofErr w:type="spellEnd"/>
      <w:r w:rsidRPr="0052031D">
        <w:t>.</w:t>
      </w:r>
    </w:p>
    <w:p w14:paraId="510304D6" w14:textId="77777777" w:rsidR="0052031D" w:rsidRPr="0052031D" w:rsidRDefault="0052031D" w:rsidP="0052031D">
      <w:pPr>
        <w:rPr>
          <w:color w:val="1A1A1A"/>
        </w:rPr>
      </w:pPr>
    </w:p>
    <w:p w14:paraId="7BDD6892" w14:textId="77777777" w:rsidR="0052031D" w:rsidRPr="0052031D" w:rsidRDefault="0052031D" w:rsidP="0052031D">
      <w:pPr>
        <w:rPr>
          <w:color w:val="1A1A1A"/>
        </w:rPr>
      </w:pPr>
      <w:r w:rsidRPr="0052031D">
        <w:rPr>
          <w:b/>
          <w:bCs/>
        </w:rPr>
        <w:t xml:space="preserve">[Peperoni, </w:t>
      </w:r>
      <w:proofErr w:type="spellStart"/>
      <w:r w:rsidRPr="0052031D">
        <w:rPr>
          <w:b/>
          <w:bCs/>
        </w:rPr>
        <w:t>Mozerella</w:t>
      </w:r>
      <w:proofErr w:type="spellEnd"/>
      <w:r w:rsidRPr="0052031D">
        <w:rPr>
          <w:b/>
          <w:bCs/>
        </w:rPr>
        <w:t>]/</w:t>
      </w:r>
      <w:proofErr w:type="spellStart"/>
      <w:r w:rsidRPr="0052031D">
        <w:rPr>
          <w:b/>
          <w:bCs/>
        </w:rPr>
        <w:t>hasSpiceness</w:t>
      </w:r>
      <w:proofErr w:type="spellEnd"/>
      <w:r w:rsidRPr="0052031D">
        <w:rPr>
          <w:b/>
          <w:bCs/>
        </w:rPr>
        <w:t xml:space="preserve"> =&gt; [Mild, Medium]</w:t>
      </w:r>
    </w:p>
    <w:p w14:paraId="78019947" w14:textId="77777777" w:rsidR="0052031D" w:rsidRPr="0052031D" w:rsidRDefault="0052031D" w:rsidP="0052031D">
      <w:pPr>
        <w:rPr>
          <w:color w:val="1A1A1A"/>
        </w:rPr>
      </w:pPr>
    </w:p>
    <w:p w14:paraId="4EBFB07D" w14:textId="17945ABB" w:rsidR="00ED0494" w:rsidRDefault="0052031D" w:rsidP="0052031D">
      <w:r w:rsidRPr="0052031D">
        <w:t xml:space="preserve">So the output of the navigational query is </w:t>
      </w:r>
      <w:r w:rsidRPr="0052031D">
        <w:rPr>
          <w:b/>
          <w:bCs/>
        </w:rPr>
        <w:t>[Mild, Medium]</w:t>
      </w:r>
      <w:r w:rsidRPr="0052031D">
        <w:t xml:space="preserve"> and it is returned to the user.</w:t>
      </w:r>
    </w:p>
    <w:p w14:paraId="7329F343" w14:textId="0E856274" w:rsidR="00CC30B3" w:rsidRPr="00B20B36" w:rsidRDefault="00CC30B3" w:rsidP="00CC30B3">
      <w:pPr>
        <w:rPr>
          <w:rFonts w:cstheme="minorHAnsi"/>
          <w:color w:val="1A1A1A"/>
          <w:szCs w:val="24"/>
        </w:rPr>
      </w:pPr>
      <w:r w:rsidRPr="00CC30B3">
        <w:lastRenderedPageBreak/>
        <w:t>In short, we start with one class (starting point) and th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one occurs first</w:t>
      </w:r>
      <w:r w:rsidRPr="00B20B36">
        <w:rPr>
          <w:rFonts w:cstheme="minorHAnsi"/>
          <w:szCs w:val="24"/>
        </w:rPr>
        <w:t>.  </w:t>
      </w:r>
      <w:r w:rsidR="00B20B36" w:rsidRPr="00B20B36">
        <w:rPr>
          <w:rFonts w:cstheme="minorHAnsi"/>
          <w:szCs w:val="24"/>
        </w:rPr>
        <w:t xml:space="preserve">Apart from properties user can also specify relations like </w:t>
      </w:r>
      <w:proofErr w:type="spellStart"/>
      <w:r w:rsidR="00B20B36" w:rsidRPr="00B20B36">
        <w:rPr>
          <w:rFonts w:cstheme="minorHAnsi"/>
          <w:szCs w:val="24"/>
        </w:rPr>
        <w:t>subClassOf</w:t>
      </w:r>
      <w:proofErr w:type="spellEnd"/>
      <w:r w:rsidR="00B20B36" w:rsidRPr="00B20B36">
        <w:rPr>
          <w:rFonts w:cstheme="minorHAnsi"/>
          <w:szCs w:val="24"/>
        </w:rPr>
        <w:t xml:space="preserve">, </w:t>
      </w:r>
      <w:proofErr w:type="spellStart"/>
      <w:r w:rsidR="00B20B36" w:rsidRPr="00B20B36">
        <w:rPr>
          <w:rFonts w:cstheme="minorHAnsi"/>
          <w:szCs w:val="24"/>
        </w:rPr>
        <w:t>superClassOf</w:t>
      </w:r>
      <w:proofErr w:type="spellEnd"/>
      <w:r w:rsidR="00B20B36" w:rsidRPr="00B20B36">
        <w:rPr>
          <w:rFonts w:cstheme="minorHAnsi"/>
          <w:szCs w:val="24"/>
        </w:rPr>
        <w:t xml:space="preserve">, </w:t>
      </w:r>
      <w:proofErr w:type="spellStart"/>
      <w:r w:rsidR="00B20B36" w:rsidRPr="00B20B36">
        <w:rPr>
          <w:rFonts w:cstheme="minorHAnsi"/>
          <w:szCs w:val="24"/>
        </w:rPr>
        <w:t>instancesOf</w:t>
      </w:r>
      <w:proofErr w:type="spellEnd"/>
      <w:r w:rsidR="00B20B36" w:rsidRPr="00B20B36">
        <w:rPr>
          <w:rFonts w:cstheme="minorHAnsi"/>
          <w:szCs w:val="24"/>
        </w:rPr>
        <w:t xml:space="preserve">, </w:t>
      </w:r>
      <w:proofErr w:type="spellStart"/>
      <w:r w:rsidR="00B20B36" w:rsidRPr="00B20B36">
        <w:rPr>
          <w:rFonts w:cstheme="minorHAnsi"/>
          <w:szCs w:val="24"/>
        </w:rPr>
        <w:t>equivalntClasses</w:t>
      </w:r>
      <w:proofErr w:type="spellEnd"/>
      <w:r w:rsidR="00B20B36" w:rsidRPr="00B20B36">
        <w:rPr>
          <w:rFonts w:cstheme="minorHAnsi"/>
          <w:szCs w:val="24"/>
        </w:rPr>
        <w:t xml:space="preserve">, </w:t>
      </w:r>
      <w:proofErr w:type="spellStart"/>
      <w:r w:rsidR="00B20B36" w:rsidRPr="00B20B36">
        <w:rPr>
          <w:rFonts w:cstheme="minorHAnsi"/>
          <w:szCs w:val="24"/>
        </w:rPr>
        <w:t>disjointClasses</w:t>
      </w:r>
      <w:proofErr w:type="spellEnd"/>
      <w:r w:rsidR="00B20B36" w:rsidRPr="00B20B36">
        <w:rPr>
          <w:rFonts w:cstheme="minorHAnsi"/>
          <w:szCs w:val="24"/>
        </w:rPr>
        <w:t xml:space="preserve">, </w:t>
      </w:r>
      <w:proofErr w:type="spellStart"/>
      <w:proofErr w:type="gramStart"/>
      <w:r w:rsidR="00B20B36" w:rsidRPr="00B20B36">
        <w:rPr>
          <w:rFonts w:cstheme="minorHAnsi"/>
          <w:szCs w:val="24"/>
        </w:rPr>
        <w:t>complementClasses</w:t>
      </w:r>
      <w:proofErr w:type="spellEnd"/>
      <w:proofErr w:type="gramEnd"/>
      <w:r w:rsidR="00B20B36" w:rsidRPr="00B20B36">
        <w:rPr>
          <w:rFonts w:cstheme="minorHAnsi"/>
          <w:szCs w:val="24"/>
        </w:rPr>
        <w:t>.</w:t>
      </w:r>
      <w:r w:rsidR="0049744D">
        <w:rPr>
          <w:rFonts w:cstheme="minorHAnsi"/>
          <w:szCs w:val="24"/>
        </w:rPr>
        <w:t xml:space="preserve"> Please </w:t>
      </w:r>
    </w:p>
    <w:p w14:paraId="2AE28C12" w14:textId="1135768F" w:rsidR="00ED0494" w:rsidRDefault="0052031D" w:rsidP="0075504D">
      <w:pPr>
        <w:pStyle w:val="ListParagraph"/>
        <w:pBdr>
          <w:top w:val="single" w:sz="4" w:space="1" w:color="auto"/>
          <w:left w:val="single" w:sz="4" w:space="16" w:color="auto"/>
          <w:bottom w:val="single" w:sz="4" w:space="0" w:color="auto"/>
          <w:right w:val="single" w:sz="4" w:space="0" w:color="auto"/>
        </w:pBdr>
      </w:pPr>
      <w:r w:rsidRPr="0052031D">
        <w:drawing>
          <wp:inline distT="0" distB="0" distL="0" distR="0" wp14:anchorId="4B120797" wp14:editId="5D3BCD9B">
            <wp:extent cx="38481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58">
                      <a:extLst>
                        <a:ext uri="{28A0092B-C50C-407E-A947-70E740481C1C}">
                          <a14:useLocalDpi xmlns:a14="http://schemas.microsoft.com/office/drawing/2010/main" val="0"/>
                        </a:ext>
                      </a:extLst>
                    </a:blip>
                    <a:srcRect l="-1" t="1" r="-7067" b="-2532"/>
                    <a:stretch/>
                  </pic:blipFill>
                  <pic:spPr bwMode="auto">
                    <a:xfrm>
                      <a:off x="0" y="0"/>
                      <a:ext cx="3849183" cy="4115958"/>
                    </a:xfrm>
                    <a:prstGeom prst="rect">
                      <a:avLst/>
                    </a:prstGeom>
                    <a:ln>
                      <a:noFill/>
                    </a:ln>
                    <a:extLst>
                      <a:ext uri="{53640926-AAD7-44d8-BBD7-CCE9431645EC}">
                        <a14:shadowObscured xmlns:a14="http://schemas.microsoft.com/office/drawing/2010/main"/>
                      </a:ext>
                    </a:extLst>
                  </pic:spPr>
                </pic:pic>
              </a:graphicData>
            </a:graphic>
          </wp:inline>
        </w:drawing>
      </w:r>
    </w:p>
    <w:p w14:paraId="50244E27" w14:textId="27B621A5" w:rsidR="00ED0494" w:rsidRDefault="00ED0494" w:rsidP="007503F6">
      <w:pPr>
        <w:pStyle w:val="ListParagraph"/>
        <w:ind w:left="450"/>
      </w:pPr>
    </w:p>
    <w:p w14:paraId="1BD7102D" w14:textId="77777777" w:rsidR="00ED0494" w:rsidRDefault="00ED0494" w:rsidP="007503F6">
      <w:pPr>
        <w:pStyle w:val="ListParagraph"/>
        <w:ind w:left="450"/>
      </w:pPr>
    </w:p>
    <w:p w14:paraId="2494584E" w14:textId="77777777" w:rsidR="00ED0494" w:rsidRDefault="00ED0494" w:rsidP="007503F6">
      <w:pPr>
        <w:pStyle w:val="ListParagraph"/>
        <w:ind w:left="450"/>
      </w:pPr>
    </w:p>
    <w:p w14:paraId="6A0C6686" w14:textId="77777777" w:rsidR="00ED0494" w:rsidRDefault="00ED0494" w:rsidP="007503F6">
      <w:pPr>
        <w:pStyle w:val="ListParagraph"/>
        <w:ind w:left="450"/>
      </w:pPr>
    </w:p>
    <w:p w14:paraId="03C6D9AA" w14:textId="6B7A91B9" w:rsidR="0052031D" w:rsidRDefault="0049744D" w:rsidP="0049744D">
      <w:pPr>
        <w:pStyle w:val="ListParagraph"/>
        <w:ind w:left="0"/>
      </w:pPr>
      <w:r>
        <w:t>4.4 SPARQL Query Service</w:t>
      </w:r>
    </w:p>
    <w:p w14:paraId="145D887F" w14:textId="634A2B54" w:rsidR="0049744D" w:rsidRDefault="0049744D" w:rsidP="0049744D">
      <w:pPr>
        <w:pStyle w:val="ListParagraph"/>
        <w:ind w:left="0"/>
      </w:pPr>
      <w:r>
        <w:lastRenderedPageBreak/>
        <w:t xml:space="preserve">This module provides an interface for the client application to execute a SPARQL query. </w:t>
      </w:r>
    </w:p>
    <w:p w14:paraId="2F6D2263" w14:textId="3C8DDA8D" w:rsidR="0049744D" w:rsidRDefault="0049744D" w:rsidP="0049744D">
      <w:pPr>
        <w:pStyle w:val="ListParagraph"/>
        <w:ind w:left="0"/>
      </w:pPr>
      <w:r>
        <w:t>The URI template to invoke this service is</w:t>
      </w:r>
    </w:p>
    <w:p w14:paraId="08CD06E3" w14:textId="049C095B" w:rsidR="0049744D" w:rsidRDefault="0049744D" w:rsidP="0049744D">
      <w:pPr>
        <w:pStyle w:val="ListParagraph"/>
        <w:ind w:left="0"/>
      </w:pPr>
      <w:proofErr w:type="spellStart"/>
      <w:proofErr w:type="gramStart"/>
      <w:r>
        <w:t>sparql</w:t>
      </w:r>
      <w:proofErr w:type="spellEnd"/>
      <w:proofErr w:type="gramEnd"/>
      <w:r w:rsidR="00F72228">
        <w:t>/{ontologyName}</w:t>
      </w:r>
    </w:p>
    <w:p w14:paraId="6DD0F6E1" w14:textId="3CD903FD" w:rsidR="00F72228" w:rsidRDefault="00F72228" w:rsidP="0049744D">
      <w:pPr>
        <w:pStyle w:val="ListParagraph"/>
        <w:ind w:left="0"/>
      </w:pPr>
      <w:r>
        <w:t>Where the {ontologyName} is the ontology that the user wants to query.</w:t>
      </w:r>
    </w:p>
    <w:p w14:paraId="711FA606" w14:textId="0A3F55CD" w:rsidR="00F72228" w:rsidRDefault="00F72228" w:rsidP="0049744D">
      <w:pPr>
        <w:pStyle w:val="ListParagraph"/>
        <w:ind w:left="0"/>
      </w:pPr>
      <w:r>
        <w:t>Follow</w:t>
      </w:r>
      <w:r w:rsidR="00674BA2">
        <w:t>ing are the HTTP operations that this service supports</w:t>
      </w:r>
    </w:p>
    <w:p w14:paraId="00925E7B" w14:textId="7BC74B99" w:rsidR="00674BA2" w:rsidRPr="008763E8" w:rsidRDefault="00674BA2" w:rsidP="0049744D">
      <w:pPr>
        <w:pStyle w:val="ListParagraph"/>
        <w:ind w:left="0"/>
        <w:rPr>
          <w:b/>
        </w:rPr>
      </w:pPr>
      <w:r w:rsidRPr="008763E8">
        <w:rPr>
          <w:b/>
        </w:rPr>
        <w:t>POST</w:t>
      </w:r>
    </w:p>
    <w:p w14:paraId="31E6BC01" w14:textId="191996BD" w:rsidR="00674BA2" w:rsidRDefault="00674BA2" w:rsidP="0049744D">
      <w:pPr>
        <w:pStyle w:val="ListParagraph"/>
        <w:ind w:left="0"/>
      </w:pPr>
      <w:r>
        <w:t>This service accepts a SPARQL query in form the request body encoded in XML. The XML format to invoke this service is explained below.</w:t>
      </w:r>
    </w:p>
    <w:p w14:paraId="72F74040" w14:textId="1268C180" w:rsidR="008E18C2" w:rsidRDefault="008E18C2" w:rsidP="0049744D">
      <w:pPr>
        <w:pStyle w:val="ListParagraph"/>
        <w:ind w:left="0"/>
      </w:pPr>
      <w:r>
        <w:t>Request</w:t>
      </w:r>
    </w:p>
    <w:p w14:paraId="152A76BB" w14:textId="13923A4D" w:rsidR="00674BA2" w:rsidRPr="008E18C2" w:rsidRDefault="00674BA2" w:rsidP="0049744D">
      <w:pPr>
        <w:pStyle w:val="ListParagraph"/>
        <w:ind w:left="0"/>
        <w:rPr>
          <w:i/>
        </w:rPr>
      </w:pPr>
      <w:r w:rsidRPr="008E18C2">
        <w:rPr>
          <w:i/>
        </w:rPr>
        <w:t>Resource</w:t>
      </w:r>
    </w:p>
    <w:p w14:paraId="05B889FC" w14:textId="41DF12BB" w:rsidR="00674BA2" w:rsidRDefault="00674BA2" w:rsidP="0049744D">
      <w:pPr>
        <w:pStyle w:val="ListParagraph"/>
        <w:ind w:left="0"/>
      </w:pPr>
      <w:proofErr w:type="spellStart"/>
      <w:proofErr w:type="gramStart"/>
      <w:r>
        <w:t>sparql</w:t>
      </w:r>
      <w:proofErr w:type="spellEnd"/>
      <w:proofErr w:type="gramEnd"/>
      <w:r>
        <w:t>/{ontologyName}</w:t>
      </w:r>
    </w:p>
    <w:p w14:paraId="25DE75EA" w14:textId="56D5C99F" w:rsidR="00674BA2" w:rsidRPr="00F202B6" w:rsidRDefault="00674BA2" w:rsidP="0049744D">
      <w:pPr>
        <w:pStyle w:val="ListParagraph"/>
        <w:ind w:left="0"/>
        <w:rPr>
          <w:i/>
        </w:rPr>
      </w:pPr>
      <w:r w:rsidRPr="00F202B6">
        <w:rPr>
          <w:i/>
        </w:rPr>
        <w:t>Content Type</w:t>
      </w:r>
    </w:p>
    <w:p w14:paraId="625E4DA6" w14:textId="12C9C533" w:rsidR="00674BA2" w:rsidRDefault="00674BA2" w:rsidP="0049744D">
      <w:pPr>
        <w:pStyle w:val="ListParagraph"/>
        <w:ind w:left="0"/>
      </w:pPr>
      <w:proofErr w:type="gramStart"/>
      <w:r>
        <w:t>application</w:t>
      </w:r>
      <w:proofErr w:type="gramEnd"/>
      <w:r>
        <w:t>/XML</w:t>
      </w:r>
    </w:p>
    <w:p w14:paraId="1F07742A" w14:textId="77777777" w:rsidR="00674BA2" w:rsidRDefault="00674BA2" w:rsidP="00674BA2">
      <w:pPr>
        <w:tabs>
          <w:tab w:val="left" w:pos="450"/>
        </w:tabs>
      </w:pPr>
      <w:r w:rsidRPr="00C2678C">
        <w:rPr>
          <w:i/>
        </w:rPr>
        <w:t>Body</w:t>
      </w:r>
      <w:r>
        <w:t xml:space="preserve">: </w:t>
      </w:r>
    </w:p>
    <w:p w14:paraId="742B8AE0" w14:textId="457BB4ED" w:rsidR="005258B3" w:rsidRDefault="005258B3" w:rsidP="00674BA2">
      <w:pPr>
        <w:tabs>
          <w:tab w:val="left" w:pos="450"/>
        </w:tabs>
      </w:pPr>
      <w:r>
        <w:t>The request has to be encoded in XML as follows. The SPARQL query is enclosed within Query tags.</w:t>
      </w:r>
    </w:p>
    <w:p w14:paraId="2E693F24" w14:textId="66303178"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673941F3" w14:textId="12CD9721" w:rsidR="00674BA2" w:rsidRDefault="00674BA2"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r>
      <w:r w:rsidR="005258B3">
        <w:t>{ SPARQL Query }</w:t>
      </w:r>
    </w:p>
    <w:p w14:paraId="1AA3F606" w14:textId="6DA96C2B"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3670C377" w14:textId="77777777" w:rsidR="00674BA2" w:rsidRDefault="00674BA2" w:rsidP="0049744D">
      <w:pPr>
        <w:pStyle w:val="ListParagraph"/>
        <w:ind w:left="0"/>
      </w:pPr>
    </w:p>
    <w:p w14:paraId="3ACB4708" w14:textId="57EB21FA" w:rsidR="00674BA2" w:rsidRDefault="005258B3" w:rsidP="0049744D">
      <w:pPr>
        <w:pStyle w:val="ListParagraph"/>
        <w:ind w:left="0"/>
      </w:pPr>
      <w:r>
        <w:t>Response</w:t>
      </w:r>
    </w:p>
    <w:p w14:paraId="35D8C42F" w14:textId="5A75AE9B" w:rsidR="005258B3" w:rsidRPr="00F202B6" w:rsidRDefault="008763E8" w:rsidP="0049744D">
      <w:pPr>
        <w:pStyle w:val="ListParagraph"/>
        <w:ind w:left="0"/>
        <w:rPr>
          <w:i/>
        </w:rPr>
      </w:pPr>
      <w:r w:rsidRPr="00F202B6">
        <w:rPr>
          <w:i/>
        </w:rPr>
        <w:t>Content t</w:t>
      </w:r>
      <w:r w:rsidR="005258B3" w:rsidRPr="00F202B6">
        <w:rPr>
          <w:i/>
        </w:rPr>
        <w:t>ype</w:t>
      </w:r>
    </w:p>
    <w:p w14:paraId="72836B07" w14:textId="0EDB84A2" w:rsidR="005258B3" w:rsidRDefault="008763E8" w:rsidP="0049744D">
      <w:pPr>
        <w:pStyle w:val="ListParagraph"/>
        <w:ind w:left="0"/>
      </w:pPr>
      <w:r>
        <w:t>a</w:t>
      </w:r>
      <w:r w:rsidR="005258B3">
        <w:t>pplication/XML</w:t>
      </w:r>
    </w:p>
    <w:p w14:paraId="1393D90A" w14:textId="057D8EFF" w:rsidR="005258B3" w:rsidRPr="00F202B6" w:rsidRDefault="00F202B6" w:rsidP="0049744D">
      <w:pPr>
        <w:pStyle w:val="ListParagraph"/>
        <w:ind w:left="0"/>
        <w:rPr>
          <w:i/>
        </w:rPr>
      </w:pPr>
      <w:r w:rsidRPr="00F202B6">
        <w:rPr>
          <w:i/>
        </w:rPr>
        <w:t>Body</w:t>
      </w:r>
    </w:p>
    <w:p w14:paraId="6BDC9CDB" w14:textId="3E54956E" w:rsidR="005258B3" w:rsidRDefault="005258B3" w:rsidP="0049744D">
      <w:pPr>
        <w:pStyle w:val="ListParagraph"/>
        <w:ind w:left="0"/>
      </w:pPr>
      <w:r>
        <w:t xml:space="preserve">The response returned to the </w:t>
      </w:r>
      <w:r w:rsidR="002F4784">
        <w:t xml:space="preserve">client is encoded in XML and is in following format. The Result tag has two attributes. The id attribute notifies the client application the unique identifier for the result set produced by the execution of the query requested. The timeout attribute notifies the client application for how much time the result set will be cached on the server. The client application will have to make a GET request passing the identifier within the </w:t>
      </w:r>
      <w:r w:rsidR="00D22CB8">
        <w:t>timeout time to get the result from the server. The time mentioned by the timeout attribute is in seconds.</w:t>
      </w:r>
    </w:p>
    <w:p w14:paraId="7BB6966A" w14:textId="77777777" w:rsidR="005C4F9D" w:rsidRDefault="005C4F9D" w:rsidP="0049744D">
      <w:pPr>
        <w:pStyle w:val="ListParagraph"/>
        <w:ind w:left="0"/>
      </w:pPr>
    </w:p>
    <w:p w14:paraId="45C8C853" w14:textId="0757E178"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proofErr w:type="spellStart"/>
      <w:r>
        <w:t>ResultSet</w:t>
      </w:r>
      <w:proofErr w:type="spellEnd"/>
      <w:r w:rsidRPr="00A413D9">
        <w:t>&gt;</w:t>
      </w:r>
    </w:p>
    <w:p w14:paraId="42B9E002" w14:textId="0FA29937" w:rsidR="005258B3" w:rsidRDefault="005258B3"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t>&lt;Result id=”xyz” timeout=”180” /&gt;</w:t>
      </w:r>
    </w:p>
    <w:p w14:paraId="6FD38DFB" w14:textId="517170DD"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proofErr w:type="spellStart"/>
      <w:r>
        <w:t>ResultSet</w:t>
      </w:r>
      <w:proofErr w:type="spellEnd"/>
      <w:r w:rsidRPr="00A413D9">
        <w:t>&gt;</w:t>
      </w:r>
    </w:p>
    <w:p w14:paraId="774F94C4" w14:textId="77777777" w:rsidR="005258B3" w:rsidRDefault="005258B3" w:rsidP="0049744D">
      <w:pPr>
        <w:pStyle w:val="ListParagraph"/>
        <w:ind w:left="0"/>
      </w:pPr>
    </w:p>
    <w:p w14:paraId="7E98F258" w14:textId="77777777" w:rsidR="0052031D" w:rsidRDefault="0052031D" w:rsidP="007503F6">
      <w:pPr>
        <w:pStyle w:val="ListParagraph"/>
        <w:ind w:left="450"/>
      </w:pPr>
    </w:p>
    <w:p w14:paraId="62D6598D" w14:textId="77C715D3" w:rsidR="00ED0494" w:rsidRPr="004C2740" w:rsidRDefault="00B824C1" w:rsidP="00B824C1">
      <w:pPr>
        <w:rPr>
          <w:b/>
        </w:rPr>
      </w:pPr>
      <w:r w:rsidRPr="004C2740">
        <w:rPr>
          <w:b/>
        </w:rPr>
        <w:t>GET</w:t>
      </w:r>
    </w:p>
    <w:p w14:paraId="3E51E9F8" w14:textId="184AA4B2" w:rsidR="00B824C1" w:rsidRDefault="00B824C1" w:rsidP="00B824C1">
      <w:r>
        <w:t xml:space="preserve">This service provides an interface for the client application to retrieve the result set of </w:t>
      </w:r>
      <w:proofErr w:type="gramStart"/>
      <w:r>
        <w:t>a</w:t>
      </w:r>
      <w:proofErr w:type="gramEnd"/>
      <w:r>
        <w:t xml:space="preserve"> earlier SPARQL query executed. The client application provides a unique identifier to identify the result set along with the format in which it wants the result set.</w:t>
      </w:r>
    </w:p>
    <w:p w14:paraId="2307A80F" w14:textId="48548100" w:rsidR="00B824C1" w:rsidRDefault="00B824C1" w:rsidP="00B824C1">
      <w:r>
        <w:t>Request</w:t>
      </w:r>
    </w:p>
    <w:p w14:paraId="2B9D3059" w14:textId="44EEB8E8" w:rsidR="00B824C1" w:rsidRPr="004C2740" w:rsidRDefault="00B824C1" w:rsidP="00B824C1">
      <w:pPr>
        <w:rPr>
          <w:i/>
        </w:rPr>
      </w:pPr>
      <w:r w:rsidRPr="004C2740">
        <w:rPr>
          <w:i/>
        </w:rPr>
        <w:t>Resource</w:t>
      </w:r>
    </w:p>
    <w:p w14:paraId="6CE5BF74" w14:textId="79048AE8" w:rsidR="00B824C1" w:rsidRDefault="00B824C1" w:rsidP="00B824C1">
      <w:proofErr w:type="spellStart"/>
      <w:proofErr w:type="gramStart"/>
      <w:r>
        <w:t>sparql</w:t>
      </w:r>
      <w:proofErr w:type="spellEnd"/>
      <w:proofErr w:type="gramEnd"/>
      <w:r>
        <w:t>/{ontologyName}/{id}/{format}</w:t>
      </w:r>
    </w:p>
    <w:p w14:paraId="70570E99" w14:textId="35DFC152" w:rsidR="00AA3188" w:rsidRDefault="00AA3188" w:rsidP="00B824C1">
      <w:r>
        <w:t>Response</w:t>
      </w:r>
    </w:p>
    <w:p w14:paraId="56D7F506" w14:textId="64082DF8" w:rsidR="00AA3188" w:rsidRDefault="00AA3188" w:rsidP="00B824C1">
      <w:r>
        <w:t>The response provided by this service depends upon the format the client application passed in the request URL.</w:t>
      </w:r>
    </w:p>
    <w:p w14:paraId="543653A8" w14:textId="77777777" w:rsidR="00ED0494" w:rsidRDefault="00ED0494" w:rsidP="007503F6">
      <w:pPr>
        <w:pStyle w:val="ListParagraph"/>
        <w:ind w:left="450"/>
      </w:pPr>
    </w:p>
    <w:p w14:paraId="2E1EC44C" w14:textId="77777777" w:rsidR="0049744D" w:rsidRDefault="0049744D" w:rsidP="007503F6">
      <w:pPr>
        <w:pStyle w:val="ListParagraph"/>
        <w:ind w:left="450"/>
      </w:pPr>
    </w:p>
    <w:p w14:paraId="6D5D6E60" w14:textId="77777777" w:rsidR="0049744D" w:rsidRDefault="0049744D" w:rsidP="007503F6">
      <w:pPr>
        <w:pStyle w:val="ListParagraph"/>
        <w:ind w:left="450"/>
      </w:pPr>
    </w:p>
    <w:p w14:paraId="34603FC1" w14:textId="77777777" w:rsidR="0049744D" w:rsidRDefault="0049744D" w:rsidP="007503F6">
      <w:pPr>
        <w:pStyle w:val="ListParagraph"/>
        <w:ind w:left="450"/>
      </w:pPr>
    </w:p>
    <w:p w14:paraId="6B6CF259" w14:textId="77777777" w:rsidR="004C2740" w:rsidRDefault="004C2740" w:rsidP="007503F6">
      <w:pPr>
        <w:pStyle w:val="ListParagraph"/>
        <w:ind w:left="450"/>
      </w:pPr>
    </w:p>
    <w:p w14:paraId="4D9A4182" w14:textId="77777777" w:rsidR="004C2740" w:rsidRDefault="004C2740" w:rsidP="007503F6">
      <w:pPr>
        <w:pStyle w:val="ListParagraph"/>
        <w:ind w:left="450"/>
      </w:pPr>
    </w:p>
    <w:p w14:paraId="31CFF7C3" w14:textId="77777777" w:rsidR="004C2740" w:rsidRDefault="004C2740" w:rsidP="007503F6">
      <w:pPr>
        <w:pStyle w:val="ListParagraph"/>
        <w:ind w:left="450"/>
      </w:pPr>
    </w:p>
    <w:p w14:paraId="1260BE06" w14:textId="77777777" w:rsidR="004C2740" w:rsidRDefault="004C2740" w:rsidP="007503F6">
      <w:pPr>
        <w:pStyle w:val="ListParagraph"/>
        <w:ind w:left="450"/>
      </w:pPr>
    </w:p>
    <w:p w14:paraId="246698EA" w14:textId="77777777" w:rsidR="004C2740" w:rsidRDefault="004C2740" w:rsidP="007503F6">
      <w:pPr>
        <w:pStyle w:val="ListParagraph"/>
        <w:ind w:left="450"/>
      </w:pPr>
    </w:p>
    <w:p w14:paraId="0F050D59" w14:textId="77777777" w:rsidR="004C2740" w:rsidRDefault="004C2740" w:rsidP="007503F6">
      <w:pPr>
        <w:pStyle w:val="ListParagraph"/>
        <w:ind w:left="450"/>
      </w:pPr>
    </w:p>
    <w:p w14:paraId="43344147" w14:textId="77777777" w:rsidR="00ED0494" w:rsidRDefault="00ED0494" w:rsidP="007503F6">
      <w:pPr>
        <w:pStyle w:val="ListParagraph"/>
        <w:ind w:left="450"/>
      </w:pPr>
    </w:p>
    <w:p w14:paraId="46B91430" w14:textId="204A8B64" w:rsidR="00ED0494" w:rsidRDefault="00ED0494" w:rsidP="003F01BF">
      <w:pPr>
        <w:pStyle w:val="ListParagraph"/>
        <w:ind w:left="450"/>
        <w:jc w:val="center"/>
      </w:pPr>
      <w:r>
        <w:t>CHAPTER</w:t>
      </w:r>
      <w:r w:rsidR="003F01BF">
        <w:t xml:space="preserve"> 5</w:t>
      </w:r>
    </w:p>
    <w:p w14:paraId="66D25159" w14:textId="159A030C" w:rsidR="003F01BF" w:rsidRDefault="003F01BF" w:rsidP="003F01BF">
      <w:pPr>
        <w:pStyle w:val="ListParagraph"/>
        <w:ind w:left="450"/>
        <w:jc w:val="center"/>
      </w:pPr>
      <w:r>
        <w:t>EXPERIMENTS AND RESULTS</w:t>
      </w:r>
    </w:p>
    <w:sectPr w:rsidR="003F01BF" w:rsidSect="00904B07">
      <w:headerReference w:type="default" r:id="rId59"/>
      <w:footerReference w:type="default" r:id="rId6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CC25D9" w:rsidRDefault="00CC25D9" w:rsidP="00365A2E">
      <w:pPr>
        <w:spacing w:line="240" w:lineRule="auto"/>
      </w:pPr>
      <w:r>
        <w:separator/>
      </w:r>
    </w:p>
  </w:endnote>
  <w:endnote w:type="continuationSeparator" w:id="0">
    <w:p w14:paraId="3399153F" w14:textId="77777777" w:rsidR="00CC25D9" w:rsidRDefault="00CC25D9"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CC25D9" w:rsidRDefault="00CC25D9" w:rsidP="00656ABA">
        <w:pPr>
          <w:pStyle w:val="Footer"/>
          <w:spacing w:line="240" w:lineRule="auto"/>
          <w:contextualSpacing/>
          <w:jc w:val="center"/>
        </w:pPr>
        <w:r>
          <w:fldChar w:fldCharType="begin"/>
        </w:r>
        <w:r>
          <w:instrText xml:space="preserve"> PAGE   \* MERGEFORMAT </w:instrText>
        </w:r>
        <w:r>
          <w:fldChar w:fldCharType="separate"/>
        </w:r>
        <w:r w:rsidR="00002510">
          <w:rPr>
            <w:noProof/>
          </w:rPr>
          <w:t>ix</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CC25D9" w:rsidRDefault="00CC25D9" w:rsidP="00656ABA">
    <w:pPr>
      <w:pStyle w:val="Footer"/>
      <w:spacing w:line="240" w:lineRule="auto"/>
      <w:contextualSpacing/>
      <w:jc w:val="center"/>
    </w:pPr>
    <w:r>
      <w:fldChar w:fldCharType="begin"/>
    </w:r>
    <w:r>
      <w:instrText xml:space="preserve"> PAGE   \* MERGEFORMAT </w:instrText>
    </w:r>
    <w:r>
      <w:fldChar w:fldCharType="separate"/>
    </w:r>
    <w:r w:rsidR="00002510">
      <w:rPr>
        <w:noProof/>
      </w:rPr>
      <w:t>21</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CC25D9" w:rsidRDefault="00CC25D9" w:rsidP="00365A2E">
      <w:pPr>
        <w:spacing w:line="240" w:lineRule="auto"/>
      </w:pPr>
      <w:r>
        <w:separator/>
      </w:r>
    </w:p>
  </w:footnote>
  <w:footnote w:type="continuationSeparator" w:id="0">
    <w:p w14:paraId="25033549" w14:textId="77777777" w:rsidR="00CC25D9" w:rsidRDefault="00CC25D9"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CC25D9" w:rsidRDefault="00CC25D9">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CC25D9" w:rsidRDefault="00CC25D9">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5371C6"/>
    <w:multiLevelType w:val="hybridMultilevel"/>
    <w:tmpl w:val="F11C43D0"/>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9">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9"/>
  </w:num>
  <w:num w:numId="6">
    <w:abstractNumId w:val="4"/>
  </w:num>
  <w:num w:numId="7">
    <w:abstractNumId w:val="11"/>
  </w:num>
  <w:num w:numId="8">
    <w:abstractNumId w:val="10"/>
  </w:num>
  <w:num w:numId="9">
    <w:abstractNumId w:val="8"/>
  </w:num>
  <w:num w:numId="10">
    <w:abstractNumId w:val="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s>
  <w:rsids>
    <w:rsidRoot w:val="00717030"/>
    <w:rsid w:val="000004CB"/>
    <w:rsid w:val="0000155F"/>
    <w:rsid w:val="00002510"/>
    <w:rsid w:val="000228DF"/>
    <w:rsid w:val="000233E7"/>
    <w:rsid w:val="00030C5E"/>
    <w:rsid w:val="000322CD"/>
    <w:rsid w:val="000505B3"/>
    <w:rsid w:val="000744D4"/>
    <w:rsid w:val="00083201"/>
    <w:rsid w:val="000D2BF2"/>
    <w:rsid w:val="000D6363"/>
    <w:rsid w:val="000E68A1"/>
    <w:rsid w:val="000E6B34"/>
    <w:rsid w:val="000E6B8F"/>
    <w:rsid w:val="000F3565"/>
    <w:rsid w:val="00103E11"/>
    <w:rsid w:val="0011166A"/>
    <w:rsid w:val="001120B4"/>
    <w:rsid w:val="00122346"/>
    <w:rsid w:val="00132C54"/>
    <w:rsid w:val="00133A1D"/>
    <w:rsid w:val="00137632"/>
    <w:rsid w:val="00137655"/>
    <w:rsid w:val="00140A8A"/>
    <w:rsid w:val="00141FE5"/>
    <w:rsid w:val="00171DF1"/>
    <w:rsid w:val="00191265"/>
    <w:rsid w:val="00194CAF"/>
    <w:rsid w:val="001A1602"/>
    <w:rsid w:val="001A6776"/>
    <w:rsid w:val="001C589D"/>
    <w:rsid w:val="001D0B6A"/>
    <w:rsid w:val="001D4712"/>
    <w:rsid w:val="001D7A32"/>
    <w:rsid w:val="001F3F70"/>
    <w:rsid w:val="00211D4D"/>
    <w:rsid w:val="002124AE"/>
    <w:rsid w:val="00230F76"/>
    <w:rsid w:val="00235B8A"/>
    <w:rsid w:val="00241D68"/>
    <w:rsid w:val="00244689"/>
    <w:rsid w:val="00245283"/>
    <w:rsid w:val="00247719"/>
    <w:rsid w:val="002606AF"/>
    <w:rsid w:val="002647A7"/>
    <w:rsid w:val="00273465"/>
    <w:rsid w:val="00283E95"/>
    <w:rsid w:val="002847E1"/>
    <w:rsid w:val="00293AEA"/>
    <w:rsid w:val="002C210E"/>
    <w:rsid w:val="002C24D3"/>
    <w:rsid w:val="002C2FD0"/>
    <w:rsid w:val="002C44AC"/>
    <w:rsid w:val="002C72FF"/>
    <w:rsid w:val="002C7A45"/>
    <w:rsid w:val="002E3EF7"/>
    <w:rsid w:val="002F2D82"/>
    <w:rsid w:val="002F4784"/>
    <w:rsid w:val="0030051C"/>
    <w:rsid w:val="00301F5C"/>
    <w:rsid w:val="00305A59"/>
    <w:rsid w:val="00311F45"/>
    <w:rsid w:val="0032763B"/>
    <w:rsid w:val="00327F08"/>
    <w:rsid w:val="0035078F"/>
    <w:rsid w:val="00352414"/>
    <w:rsid w:val="00355602"/>
    <w:rsid w:val="00360FDC"/>
    <w:rsid w:val="00365A2E"/>
    <w:rsid w:val="00366514"/>
    <w:rsid w:val="00374131"/>
    <w:rsid w:val="00374B68"/>
    <w:rsid w:val="0037753D"/>
    <w:rsid w:val="003917A4"/>
    <w:rsid w:val="00392550"/>
    <w:rsid w:val="0039309B"/>
    <w:rsid w:val="003A2FF0"/>
    <w:rsid w:val="003B3DBC"/>
    <w:rsid w:val="003C6ECF"/>
    <w:rsid w:val="003D304C"/>
    <w:rsid w:val="003E19B0"/>
    <w:rsid w:val="003F01BF"/>
    <w:rsid w:val="00407AA2"/>
    <w:rsid w:val="00410D68"/>
    <w:rsid w:val="00412354"/>
    <w:rsid w:val="004227CF"/>
    <w:rsid w:val="00424E67"/>
    <w:rsid w:val="00442710"/>
    <w:rsid w:val="0045019E"/>
    <w:rsid w:val="00460E35"/>
    <w:rsid w:val="00482126"/>
    <w:rsid w:val="00496D17"/>
    <w:rsid w:val="00496E8C"/>
    <w:rsid w:val="0049744D"/>
    <w:rsid w:val="004B7A56"/>
    <w:rsid w:val="004B7C3C"/>
    <w:rsid w:val="004C2740"/>
    <w:rsid w:val="004C607B"/>
    <w:rsid w:val="004D57E5"/>
    <w:rsid w:val="004F0068"/>
    <w:rsid w:val="005028FF"/>
    <w:rsid w:val="00504C79"/>
    <w:rsid w:val="00505C93"/>
    <w:rsid w:val="00510EE8"/>
    <w:rsid w:val="005201A0"/>
    <w:rsid w:val="0052031D"/>
    <w:rsid w:val="00521F71"/>
    <w:rsid w:val="005258B3"/>
    <w:rsid w:val="005354A8"/>
    <w:rsid w:val="00543534"/>
    <w:rsid w:val="005436EA"/>
    <w:rsid w:val="005523CE"/>
    <w:rsid w:val="005561C5"/>
    <w:rsid w:val="005645B4"/>
    <w:rsid w:val="00580E8C"/>
    <w:rsid w:val="00583E1E"/>
    <w:rsid w:val="00586824"/>
    <w:rsid w:val="005873D8"/>
    <w:rsid w:val="00591D61"/>
    <w:rsid w:val="00595E1D"/>
    <w:rsid w:val="005A2084"/>
    <w:rsid w:val="005A690C"/>
    <w:rsid w:val="005C2BDC"/>
    <w:rsid w:val="005C4F9D"/>
    <w:rsid w:val="005C50E5"/>
    <w:rsid w:val="005E1AA0"/>
    <w:rsid w:val="005E1AEC"/>
    <w:rsid w:val="005E5403"/>
    <w:rsid w:val="005F3302"/>
    <w:rsid w:val="006035DF"/>
    <w:rsid w:val="006059EF"/>
    <w:rsid w:val="00620B8F"/>
    <w:rsid w:val="00620E22"/>
    <w:rsid w:val="00621681"/>
    <w:rsid w:val="00621F5B"/>
    <w:rsid w:val="00623E94"/>
    <w:rsid w:val="00626D55"/>
    <w:rsid w:val="00627385"/>
    <w:rsid w:val="006339E1"/>
    <w:rsid w:val="0064355D"/>
    <w:rsid w:val="00656ABA"/>
    <w:rsid w:val="00673CD5"/>
    <w:rsid w:val="00674BA2"/>
    <w:rsid w:val="00680C70"/>
    <w:rsid w:val="00687A6E"/>
    <w:rsid w:val="00693B4D"/>
    <w:rsid w:val="006B3AB9"/>
    <w:rsid w:val="006B3E30"/>
    <w:rsid w:val="006C4BAB"/>
    <w:rsid w:val="006D222F"/>
    <w:rsid w:val="006D31D9"/>
    <w:rsid w:val="006D3346"/>
    <w:rsid w:val="006E3AD8"/>
    <w:rsid w:val="0070210D"/>
    <w:rsid w:val="00703AFB"/>
    <w:rsid w:val="00706A26"/>
    <w:rsid w:val="0070723C"/>
    <w:rsid w:val="00712B32"/>
    <w:rsid w:val="00717030"/>
    <w:rsid w:val="00717726"/>
    <w:rsid w:val="00720198"/>
    <w:rsid w:val="0072041D"/>
    <w:rsid w:val="00721268"/>
    <w:rsid w:val="007345B1"/>
    <w:rsid w:val="00740972"/>
    <w:rsid w:val="00741C8A"/>
    <w:rsid w:val="00742863"/>
    <w:rsid w:val="00743B14"/>
    <w:rsid w:val="007503F6"/>
    <w:rsid w:val="0075266B"/>
    <w:rsid w:val="0075504D"/>
    <w:rsid w:val="0078247B"/>
    <w:rsid w:val="007A06E1"/>
    <w:rsid w:val="007A1477"/>
    <w:rsid w:val="007C6167"/>
    <w:rsid w:val="007E4961"/>
    <w:rsid w:val="007E7595"/>
    <w:rsid w:val="007F321E"/>
    <w:rsid w:val="007F4004"/>
    <w:rsid w:val="007F6A51"/>
    <w:rsid w:val="007F7B3B"/>
    <w:rsid w:val="00802639"/>
    <w:rsid w:val="00805A27"/>
    <w:rsid w:val="00806AFB"/>
    <w:rsid w:val="008211A7"/>
    <w:rsid w:val="00830E64"/>
    <w:rsid w:val="0084744A"/>
    <w:rsid w:val="00850495"/>
    <w:rsid w:val="00856603"/>
    <w:rsid w:val="00857655"/>
    <w:rsid w:val="0086536B"/>
    <w:rsid w:val="00867210"/>
    <w:rsid w:val="008763E8"/>
    <w:rsid w:val="008767F9"/>
    <w:rsid w:val="0087750C"/>
    <w:rsid w:val="00880C57"/>
    <w:rsid w:val="00882201"/>
    <w:rsid w:val="008840D4"/>
    <w:rsid w:val="00892C19"/>
    <w:rsid w:val="008948F2"/>
    <w:rsid w:val="008B5A44"/>
    <w:rsid w:val="008B6ACB"/>
    <w:rsid w:val="008C4FC6"/>
    <w:rsid w:val="008D3628"/>
    <w:rsid w:val="008D5A1C"/>
    <w:rsid w:val="008D64BC"/>
    <w:rsid w:val="008E18C2"/>
    <w:rsid w:val="008F49A9"/>
    <w:rsid w:val="0090023E"/>
    <w:rsid w:val="0090199A"/>
    <w:rsid w:val="00904B07"/>
    <w:rsid w:val="009152AA"/>
    <w:rsid w:val="00920C70"/>
    <w:rsid w:val="0092427F"/>
    <w:rsid w:val="009723DC"/>
    <w:rsid w:val="0097692C"/>
    <w:rsid w:val="00981F5A"/>
    <w:rsid w:val="00982E77"/>
    <w:rsid w:val="00991737"/>
    <w:rsid w:val="00992D7C"/>
    <w:rsid w:val="00996FA7"/>
    <w:rsid w:val="009A1C8F"/>
    <w:rsid w:val="009C4713"/>
    <w:rsid w:val="009D27F1"/>
    <w:rsid w:val="00A042F0"/>
    <w:rsid w:val="00A150A4"/>
    <w:rsid w:val="00A16499"/>
    <w:rsid w:val="00A413D9"/>
    <w:rsid w:val="00A41C35"/>
    <w:rsid w:val="00A45004"/>
    <w:rsid w:val="00A5137B"/>
    <w:rsid w:val="00A60C76"/>
    <w:rsid w:val="00A712F4"/>
    <w:rsid w:val="00A75C42"/>
    <w:rsid w:val="00A86596"/>
    <w:rsid w:val="00A94E7D"/>
    <w:rsid w:val="00A9595C"/>
    <w:rsid w:val="00AA03A6"/>
    <w:rsid w:val="00AA3188"/>
    <w:rsid w:val="00AC0347"/>
    <w:rsid w:val="00AC5D19"/>
    <w:rsid w:val="00AD4DDA"/>
    <w:rsid w:val="00AD5BBB"/>
    <w:rsid w:val="00B03561"/>
    <w:rsid w:val="00B05993"/>
    <w:rsid w:val="00B1170E"/>
    <w:rsid w:val="00B12D67"/>
    <w:rsid w:val="00B133F3"/>
    <w:rsid w:val="00B17A24"/>
    <w:rsid w:val="00B20B36"/>
    <w:rsid w:val="00B21048"/>
    <w:rsid w:val="00B2778E"/>
    <w:rsid w:val="00B3243E"/>
    <w:rsid w:val="00B343AE"/>
    <w:rsid w:val="00B36D6A"/>
    <w:rsid w:val="00B376D9"/>
    <w:rsid w:val="00B47D4B"/>
    <w:rsid w:val="00B53003"/>
    <w:rsid w:val="00B56CBA"/>
    <w:rsid w:val="00B63739"/>
    <w:rsid w:val="00B67364"/>
    <w:rsid w:val="00B746BE"/>
    <w:rsid w:val="00B75FB4"/>
    <w:rsid w:val="00B81415"/>
    <w:rsid w:val="00B824C1"/>
    <w:rsid w:val="00B859BF"/>
    <w:rsid w:val="00BB47F9"/>
    <w:rsid w:val="00BD7C45"/>
    <w:rsid w:val="00BE2357"/>
    <w:rsid w:val="00C04C85"/>
    <w:rsid w:val="00C0792E"/>
    <w:rsid w:val="00C22386"/>
    <w:rsid w:val="00C23860"/>
    <w:rsid w:val="00C2678C"/>
    <w:rsid w:val="00C3388A"/>
    <w:rsid w:val="00C35924"/>
    <w:rsid w:val="00C376B4"/>
    <w:rsid w:val="00C45F05"/>
    <w:rsid w:val="00C51010"/>
    <w:rsid w:val="00C5405A"/>
    <w:rsid w:val="00C66327"/>
    <w:rsid w:val="00C6699F"/>
    <w:rsid w:val="00C66B24"/>
    <w:rsid w:val="00C92767"/>
    <w:rsid w:val="00C92F24"/>
    <w:rsid w:val="00CA450C"/>
    <w:rsid w:val="00CB6293"/>
    <w:rsid w:val="00CC25D9"/>
    <w:rsid w:val="00CC30B3"/>
    <w:rsid w:val="00CD4325"/>
    <w:rsid w:val="00CE2B72"/>
    <w:rsid w:val="00CE6970"/>
    <w:rsid w:val="00CE6EEB"/>
    <w:rsid w:val="00CF0260"/>
    <w:rsid w:val="00CF5347"/>
    <w:rsid w:val="00D22CB8"/>
    <w:rsid w:val="00D24A2C"/>
    <w:rsid w:val="00D477BA"/>
    <w:rsid w:val="00D61563"/>
    <w:rsid w:val="00D91651"/>
    <w:rsid w:val="00D91B10"/>
    <w:rsid w:val="00D91BE1"/>
    <w:rsid w:val="00D94271"/>
    <w:rsid w:val="00D94834"/>
    <w:rsid w:val="00DA4E90"/>
    <w:rsid w:val="00DA5ED2"/>
    <w:rsid w:val="00DB479A"/>
    <w:rsid w:val="00DB67AB"/>
    <w:rsid w:val="00DC7859"/>
    <w:rsid w:val="00DD0A52"/>
    <w:rsid w:val="00DD3C2C"/>
    <w:rsid w:val="00DD5309"/>
    <w:rsid w:val="00DE002B"/>
    <w:rsid w:val="00DE0CAA"/>
    <w:rsid w:val="00E044A6"/>
    <w:rsid w:val="00E21323"/>
    <w:rsid w:val="00E2194F"/>
    <w:rsid w:val="00E33214"/>
    <w:rsid w:val="00E33E43"/>
    <w:rsid w:val="00E35F95"/>
    <w:rsid w:val="00E37585"/>
    <w:rsid w:val="00E45A8F"/>
    <w:rsid w:val="00E45FAB"/>
    <w:rsid w:val="00E518DB"/>
    <w:rsid w:val="00E57E07"/>
    <w:rsid w:val="00E622C2"/>
    <w:rsid w:val="00E62BDD"/>
    <w:rsid w:val="00E655E1"/>
    <w:rsid w:val="00E729A0"/>
    <w:rsid w:val="00E7645A"/>
    <w:rsid w:val="00E80CA1"/>
    <w:rsid w:val="00E84CC5"/>
    <w:rsid w:val="00E91A56"/>
    <w:rsid w:val="00E968B8"/>
    <w:rsid w:val="00ED0494"/>
    <w:rsid w:val="00ED43B2"/>
    <w:rsid w:val="00EE5CC1"/>
    <w:rsid w:val="00EE7836"/>
    <w:rsid w:val="00EE78FB"/>
    <w:rsid w:val="00EF087B"/>
    <w:rsid w:val="00F111E9"/>
    <w:rsid w:val="00F120E3"/>
    <w:rsid w:val="00F14942"/>
    <w:rsid w:val="00F16FF7"/>
    <w:rsid w:val="00F202B6"/>
    <w:rsid w:val="00F20357"/>
    <w:rsid w:val="00F23DF0"/>
    <w:rsid w:val="00F24D55"/>
    <w:rsid w:val="00F31E71"/>
    <w:rsid w:val="00F416FF"/>
    <w:rsid w:val="00F47EC1"/>
    <w:rsid w:val="00F50033"/>
    <w:rsid w:val="00F71429"/>
    <w:rsid w:val="00F72228"/>
    <w:rsid w:val="00F7797C"/>
    <w:rsid w:val="00F83010"/>
    <w:rsid w:val="00F8337C"/>
    <w:rsid w:val="00F8347C"/>
    <w:rsid w:val="00F8579B"/>
    <w:rsid w:val="00F9383F"/>
    <w:rsid w:val="00F94319"/>
    <w:rsid w:val="00FC2E6E"/>
    <w:rsid w:val="00FC31BC"/>
    <w:rsid w:val="00FE65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5" type="connector" idref="#_x0000_s1060"/>
        <o:r id="V:Rule6" type="connector" idref="#Straight Arrow Connector 17"/>
        <o:r id="V:Rule7" type="connector" idref="#Straight Arrow Connector 7"/>
        <o:r id="V:Rule8" type="connector" idref="#_x0000_s1059"/>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 TargetMode="External"/><Relationship Id="rId14" Type="http://schemas.openxmlformats.org/officeDocument/2006/relationships/hyperlink" Target="http://../.." TargetMode="External"/><Relationship Id="rId15" Type="http://schemas.openxmlformats.org/officeDocument/2006/relationships/hyperlink" Target="http://../.." TargetMode="External"/><Relationship Id="rId16" Type="http://schemas.openxmlformats.org/officeDocument/2006/relationships/hyperlink" Target="http://../.." TargetMode="External"/><Relationship Id="rId17" Type="http://schemas.openxmlformats.org/officeDocument/2006/relationships/hyperlink" Target="http://../.." TargetMode="External"/><Relationship Id="rId18" Type="http://schemas.openxmlformats.org/officeDocument/2006/relationships/hyperlink" Target="http://../.." TargetMode="External"/><Relationship Id="rId19" Type="http://schemas.openxmlformats.org/officeDocument/2006/relationships/hyperlink" Target="http://../.." TargetMode="External"/><Relationship Id="rId50" Type="http://schemas.openxmlformats.org/officeDocument/2006/relationships/hyperlink" Target="http://../.." TargetMode="External"/><Relationship Id="rId51" Type="http://schemas.openxmlformats.org/officeDocument/2006/relationships/hyperlink" Target="http://../.." TargetMode="External"/><Relationship Id="rId52" Type="http://schemas.openxmlformats.org/officeDocument/2006/relationships/hyperlink" Target="http://../.." TargetMode="External"/><Relationship Id="rId53" Type="http://schemas.openxmlformats.org/officeDocument/2006/relationships/hyperlink" Target="http://../.." TargetMode="External"/><Relationship Id="rId54" Type="http://schemas.openxmlformats.org/officeDocument/2006/relationships/hyperlink" Target="http://../.." TargetMode="External"/><Relationship Id="rId55" Type="http://schemas.openxmlformats.org/officeDocument/2006/relationships/hyperlink" Target="http://../.." TargetMode="External"/><Relationship Id="rId56" Type="http://schemas.openxmlformats.org/officeDocument/2006/relationships/hyperlink" Target="http://../.." TargetMode="External"/><Relationship Id="rId57" Type="http://schemas.openxmlformats.org/officeDocument/2006/relationships/hyperlink" Target="http://../.." TargetMode="External"/><Relationship Id="rId58" Type="http://schemas.openxmlformats.org/officeDocument/2006/relationships/image" Target="media/image1.png"/><Relationship Id="rId59" Type="http://schemas.openxmlformats.org/officeDocument/2006/relationships/header" Target="header2.xml"/><Relationship Id="rId40" Type="http://schemas.openxmlformats.org/officeDocument/2006/relationships/hyperlink" Target="http://../.." TargetMode="External"/><Relationship Id="rId41" Type="http://schemas.openxmlformats.org/officeDocument/2006/relationships/hyperlink" Target="http://../.." TargetMode="External"/><Relationship Id="rId42" Type="http://schemas.openxmlformats.org/officeDocument/2006/relationships/hyperlink" Target="http://../.." TargetMode="External"/><Relationship Id="rId43" Type="http://schemas.openxmlformats.org/officeDocument/2006/relationships/hyperlink" Target="http://../.." TargetMode="External"/><Relationship Id="rId44" Type="http://schemas.openxmlformats.org/officeDocument/2006/relationships/hyperlink" Target="http://../.." TargetMode="External"/><Relationship Id="rId45" Type="http://schemas.openxmlformats.org/officeDocument/2006/relationships/hyperlink" Target="http://../.." TargetMode="External"/><Relationship Id="rId46" Type="http://schemas.openxmlformats.org/officeDocument/2006/relationships/hyperlink" Target="http://../.." TargetMode="External"/><Relationship Id="rId47" Type="http://schemas.openxmlformats.org/officeDocument/2006/relationships/hyperlink" Target="http://../.." TargetMode="External"/><Relationship Id="rId48" Type="http://schemas.openxmlformats.org/officeDocument/2006/relationships/hyperlink" Target="http://../.." TargetMode="External"/><Relationship Id="rId49" Type="http://schemas.openxmlformats.org/officeDocument/2006/relationships/hyperlink" Target="htt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 TargetMode="External"/><Relationship Id="rId32" Type="http://schemas.openxmlformats.org/officeDocument/2006/relationships/hyperlink" Target="http://../.." TargetMode="External"/><Relationship Id="rId33" Type="http://schemas.openxmlformats.org/officeDocument/2006/relationships/hyperlink" Target="http://../.." TargetMode="External"/><Relationship Id="rId34" Type="http://schemas.openxmlformats.org/officeDocument/2006/relationships/hyperlink" Target="http://../.." TargetMode="External"/><Relationship Id="rId35" Type="http://schemas.openxmlformats.org/officeDocument/2006/relationships/hyperlink" Target="http://../.." TargetMode="External"/><Relationship Id="rId36" Type="http://schemas.openxmlformats.org/officeDocument/2006/relationships/hyperlink" Target="http://../.." TargetMode="External"/><Relationship Id="rId37" Type="http://schemas.openxmlformats.org/officeDocument/2006/relationships/hyperlink" Target="http://../.." TargetMode="External"/><Relationship Id="rId38" Type="http://schemas.openxmlformats.org/officeDocument/2006/relationships/hyperlink" Target="http://../.." TargetMode="External"/><Relationship Id="rId39" Type="http://schemas.openxmlformats.org/officeDocument/2006/relationships/hyperlink" Target="http://../.." TargetMode="External"/><Relationship Id="rId20" Type="http://schemas.openxmlformats.org/officeDocument/2006/relationships/hyperlink" Target="http://../.." TargetMode="External"/><Relationship Id="rId21" Type="http://schemas.openxmlformats.org/officeDocument/2006/relationships/hyperlink" Target="http://../.." TargetMode="External"/><Relationship Id="rId22" Type="http://schemas.openxmlformats.org/officeDocument/2006/relationships/hyperlink" Target="http://../.." TargetMode="External"/><Relationship Id="rId23" Type="http://schemas.openxmlformats.org/officeDocument/2006/relationships/hyperlink" Target="http://../.." TargetMode="External"/><Relationship Id="rId24" Type="http://schemas.openxmlformats.org/officeDocument/2006/relationships/hyperlink" Target="http://../.." TargetMode="External"/><Relationship Id="rId25" Type="http://schemas.openxmlformats.org/officeDocument/2006/relationships/hyperlink" Target="http://../.." TargetMode="External"/><Relationship Id="rId26" Type="http://schemas.openxmlformats.org/officeDocument/2006/relationships/hyperlink" Target="http://../.." TargetMode="External"/><Relationship Id="rId27" Type="http://schemas.openxmlformats.org/officeDocument/2006/relationships/hyperlink" Target="http://../.." TargetMode="External"/><Relationship Id="rId28" Type="http://schemas.openxmlformats.org/officeDocument/2006/relationships/hyperlink" Target="http://../.." TargetMode="External"/><Relationship Id="rId29" Type="http://schemas.openxmlformats.org/officeDocument/2006/relationships/hyperlink" Target="http://../.." TargetMode="External"/><Relationship Id="rId60" Type="http://schemas.openxmlformats.org/officeDocument/2006/relationships/footer" Target="footer2.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 TargetMode="External"/><Relationship Id="rId12" Type="http://schemas.openxmlformats.org/officeDocument/2006/relationships/hyperlink" Target="htt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EB812EE-5731-F04F-973B-10B1EF21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48</Pages>
  <Words>6923</Words>
  <Characters>39463</Characters>
  <Application>Microsoft Macintosh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62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ontlick</dc:creator>
  <cp:lastModifiedBy>Chinmay Kale</cp:lastModifiedBy>
  <cp:revision>252</cp:revision>
  <dcterms:created xsi:type="dcterms:W3CDTF">2011-10-31T01:08:00Z</dcterms:created>
  <dcterms:modified xsi:type="dcterms:W3CDTF">2011-11-14T08:23:00Z</dcterms:modified>
</cp:coreProperties>
</file>